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588B" w:rsidRDefault="007F588B" w:rsidP="007F588B">
      <w:pPr>
        <w:pStyle w:val="Heading2"/>
      </w:pPr>
      <w:r>
        <w:t>Title:</w:t>
      </w:r>
    </w:p>
    <w:p w:rsidR="007F588B" w:rsidRPr="00A132A8" w:rsidRDefault="007F588B" w:rsidP="007F588B">
      <w:r>
        <w:t>Rebuttal to Frank et al 2016</w:t>
      </w:r>
    </w:p>
    <w:p w:rsidR="007F588B" w:rsidRDefault="007F588B" w:rsidP="007F588B">
      <w:pPr>
        <w:pStyle w:val="Heading2"/>
      </w:pPr>
      <w:r>
        <w:t>Authors:</w:t>
      </w:r>
    </w:p>
    <w:p w:rsidR="00364345" w:rsidRDefault="00F22470" w:rsidP="007F588B">
      <w:r>
        <w:t>NAFC</w:t>
      </w:r>
      <w:r w:rsidR="007D0963" w:rsidRPr="007D0963">
        <w:rPr>
          <w:vertAlign w:val="superscript"/>
        </w:rPr>
        <w:t>1</w:t>
      </w:r>
      <w:r w:rsidR="007D0963">
        <w:rPr>
          <w:vertAlign w:val="superscript"/>
        </w:rPr>
        <w:br/>
      </w:r>
      <w:r w:rsidR="007D0963">
        <w:t>Montevecchi WA</w:t>
      </w:r>
      <w:r w:rsidR="007D0963" w:rsidRPr="007D0963">
        <w:rPr>
          <w:vertAlign w:val="superscript"/>
        </w:rPr>
        <w:t>2</w:t>
      </w:r>
      <w:r w:rsidR="007D0963">
        <w:br/>
      </w:r>
      <w:r w:rsidR="00A56EE5">
        <w:t>Robert D</w:t>
      </w:r>
      <w:r w:rsidR="007D0963">
        <w:rPr>
          <w:vertAlign w:val="superscript"/>
        </w:rPr>
        <w:t>3</w:t>
      </w:r>
      <w:r>
        <w:br/>
      </w:r>
      <w:r w:rsidR="007F588B">
        <w:t>Davoren</w:t>
      </w:r>
      <w:r w:rsidR="00A56EE5">
        <w:t xml:space="preserve"> GK</w:t>
      </w:r>
      <w:r w:rsidR="007D0963" w:rsidRPr="007D0963">
        <w:rPr>
          <w:vertAlign w:val="superscript"/>
        </w:rPr>
        <w:t>4</w:t>
      </w:r>
      <w:r w:rsidR="00364345">
        <w:br/>
        <w:t>Rose G</w:t>
      </w:r>
      <w:r w:rsidR="007D0963" w:rsidRPr="007D0963">
        <w:rPr>
          <w:vertAlign w:val="superscript"/>
        </w:rPr>
        <w:t>5</w:t>
      </w:r>
      <w:r w:rsidR="00364345">
        <w:t>?</w:t>
      </w:r>
    </w:p>
    <w:p w:rsidR="007F588B" w:rsidRDefault="007F588B" w:rsidP="007F588B">
      <w:pPr>
        <w:pStyle w:val="Heading2"/>
      </w:pPr>
      <w:r>
        <w:t>Affiliations:</w:t>
      </w:r>
    </w:p>
    <w:p w:rsidR="007F588B" w:rsidRPr="007D0963" w:rsidRDefault="007F588B" w:rsidP="007D0963">
      <w:pPr>
        <w:pStyle w:val="ListParagraph"/>
        <w:keepNext/>
        <w:numPr>
          <w:ilvl w:val="0"/>
          <w:numId w:val="1"/>
        </w:numPr>
        <w:rPr>
          <w:rFonts w:ascii="Arial" w:hAnsi="Arial" w:cs="Arial"/>
          <w:sz w:val="20"/>
          <w:szCs w:val="20"/>
        </w:rPr>
      </w:pPr>
      <w:r w:rsidRPr="007D0963">
        <w:rPr>
          <w:rFonts w:ascii="Arial" w:hAnsi="Arial" w:cs="Arial"/>
          <w:sz w:val="20"/>
          <w:szCs w:val="20"/>
        </w:rPr>
        <w:t xml:space="preserve">Northwest Atlantic Fisheries Centre, Fisheries and Oceans Canada, </w:t>
      </w:r>
      <w:r w:rsidR="007D0963">
        <w:rPr>
          <w:rFonts w:ascii="Arial" w:hAnsi="Arial" w:cs="Arial"/>
          <w:sz w:val="20"/>
          <w:szCs w:val="20"/>
        </w:rPr>
        <w:t>St. John's, NL</w:t>
      </w:r>
      <w:r w:rsidR="007D0963" w:rsidRPr="007D0963">
        <w:rPr>
          <w:rFonts w:ascii="Arial" w:hAnsi="Arial" w:cs="Arial"/>
          <w:sz w:val="20"/>
          <w:szCs w:val="20"/>
        </w:rPr>
        <w:t>, Canada</w:t>
      </w:r>
    </w:p>
    <w:p w:rsidR="007D0963" w:rsidRDefault="007D0963" w:rsidP="007D0963">
      <w:pPr>
        <w:pStyle w:val="ListParagraph"/>
        <w:keepNext/>
        <w:numPr>
          <w:ilvl w:val="0"/>
          <w:numId w:val="1"/>
        </w:numPr>
        <w:rPr>
          <w:rFonts w:ascii="Arial" w:hAnsi="Arial" w:cs="Arial"/>
          <w:sz w:val="20"/>
          <w:szCs w:val="20"/>
        </w:rPr>
      </w:pPr>
      <w:r w:rsidRPr="00E61B40">
        <w:rPr>
          <w:rFonts w:ascii="Arial" w:hAnsi="Arial" w:cs="Arial"/>
          <w:sz w:val="20"/>
          <w:szCs w:val="20"/>
        </w:rPr>
        <w:t>Cognitive and Behavioural Ecology Programme, Departments of Biology and Psychology, Memorial University of Newfo</w:t>
      </w:r>
      <w:r>
        <w:rPr>
          <w:rFonts w:ascii="Arial" w:hAnsi="Arial" w:cs="Arial"/>
          <w:sz w:val="20"/>
          <w:szCs w:val="20"/>
        </w:rPr>
        <w:t>undland, St. John’s, NL</w:t>
      </w:r>
      <w:r w:rsidRPr="007D0963">
        <w:rPr>
          <w:rFonts w:ascii="Arial" w:hAnsi="Arial" w:cs="Arial"/>
          <w:sz w:val="20"/>
          <w:szCs w:val="20"/>
        </w:rPr>
        <w:t>, Canada</w:t>
      </w:r>
    </w:p>
    <w:p w:rsidR="007D0963" w:rsidRPr="007D0963" w:rsidRDefault="007D0963" w:rsidP="007D0963">
      <w:pPr>
        <w:pStyle w:val="ListParagraph"/>
        <w:keepNext/>
        <w:numPr>
          <w:ilvl w:val="0"/>
          <w:numId w:val="1"/>
        </w:numPr>
        <w:rPr>
          <w:rFonts w:ascii="Arial" w:hAnsi="Arial" w:cs="Arial"/>
          <w:sz w:val="20"/>
          <w:szCs w:val="20"/>
          <w:lang w:val="fr-FR"/>
        </w:rPr>
      </w:pPr>
      <w:r w:rsidRPr="007D0963">
        <w:rPr>
          <w:rFonts w:ascii="Arial" w:hAnsi="Arial" w:cs="Arial"/>
          <w:sz w:val="20"/>
          <w:szCs w:val="20"/>
          <w:lang w:val="fr-FR"/>
        </w:rPr>
        <w:t>Institut des sciences de la mer, Université du Québec à Rimouski, Rimouski, QC, Canada</w:t>
      </w:r>
    </w:p>
    <w:p w:rsidR="007D0963" w:rsidRDefault="007D0963" w:rsidP="007D0963">
      <w:pPr>
        <w:pStyle w:val="ListParagraph"/>
        <w:keepNext/>
        <w:numPr>
          <w:ilvl w:val="0"/>
          <w:numId w:val="1"/>
        </w:numPr>
        <w:rPr>
          <w:rFonts w:ascii="Arial" w:hAnsi="Arial" w:cs="Arial"/>
          <w:sz w:val="20"/>
          <w:szCs w:val="20"/>
        </w:rPr>
      </w:pPr>
      <w:r w:rsidRPr="007D0963">
        <w:rPr>
          <w:rFonts w:ascii="Arial" w:hAnsi="Arial" w:cs="Arial"/>
          <w:sz w:val="20"/>
          <w:szCs w:val="20"/>
        </w:rPr>
        <w:t>Department of Biological Sciences, University of Manitoba, Winnipeg, MB, Canada</w:t>
      </w:r>
    </w:p>
    <w:p w:rsidR="00526598" w:rsidRPr="007D0963" w:rsidRDefault="00526598" w:rsidP="007D0963">
      <w:pPr>
        <w:pStyle w:val="ListParagraph"/>
        <w:keepNext/>
        <w:numPr>
          <w:ilvl w:val="0"/>
          <w:numId w:val="1"/>
        </w:numPr>
        <w:rPr>
          <w:rFonts w:ascii="Arial" w:hAnsi="Arial" w:cs="Arial"/>
          <w:sz w:val="20"/>
          <w:szCs w:val="20"/>
        </w:rPr>
      </w:pPr>
      <w:r>
        <w:rPr>
          <w:rFonts w:ascii="Arial" w:hAnsi="Arial" w:cs="Arial"/>
          <w:sz w:val="20"/>
          <w:szCs w:val="20"/>
        </w:rPr>
        <w:t>CFER?</w:t>
      </w:r>
    </w:p>
    <w:p w:rsidR="007F588B" w:rsidRPr="007D0963" w:rsidRDefault="007F588B" w:rsidP="007F588B">
      <w:pPr>
        <w:rPr>
          <w:rFonts w:eastAsiaTheme="minorEastAsia"/>
          <w:noProof/>
          <w:lang w:eastAsia="en-CA"/>
        </w:rPr>
      </w:pPr>
    </w:p>
    <w:p w:rsidR="007F588B" w:rsidRDefault="007F588B" w:rsidP="007F588B">
      <w:pPr>
        <w:pStyle w:val="Heading2"/>
      </w:pPr>
      <w:r>
        <w:t>Abstract</w:t>
      </w:r>
    </w:p>
    <w:p w:rsidR="007F588B" w:rsidRDefault="007F588B" w:rsidP="007F588B">
      <w:r>
        <w:br w:type="page"/>
      </w:r>
    </w:p>
    <w:p w:rsidR="00AE19B0" w:rsidRDefault="00AE19B0" w:rsidP="00AE19B0">
      <w:pPr>
        <w:pStyle w:val="Heading2"/>
      </w:pPr>
      <w:r>
        <w:lastRenderedPageBreak/>
        <w:t>Introduction</w:t>
      </w:r>
    </w:p>
    <w:p w:rsidR="007F588B" w:rsidRDefault="007F588B" w:rsidP="007F2561"/>
    <w:p w:rsidR="006467D3" w:rsidRDefault="006467D3" w:rsidP="007F2561">
      <w:r>
        <w:t xml:space="preserve">Forage fish play a crucial role in many ecosystems, acting as a conduit of energy between lower trophic levels and large vertebrate predators. </w:t>
      </w:r>
      <w:r w:rsidR="00A20E0C">
        <w:t xml:space="preserve">Forage fish are small shoaling species that characteristically have </w:t>
      </w:r>
      <w:r>
        <w:t xml:space="preserve">rapid growth, </w:t>
      </w:r>
      <w:r w:rsidR="00A20E0C">
        <w:t>short life expectancies</w:t>
      </w:r>
      <w:r>
        <w:t>, and population responses tightly linked to environmental control</w:t>
      </w:r>
      <w:r w:rsidR="00A20E0C">
        <w:t xml:space="preserve">. These characteristics lead this group of species to exhibit boom and bust dynamics, i.e. their abundance changes rapidly and substantially and undergo phases of extremely high and extremely low abundances </w:t>
      </w:r>
      <w:r w:rsidR="00A20E0C">
        <w:fldChar w:fldCharType="begin">
          <w:fldData xml:space="preserve">PEVuZE5vdGU+PENpdGU+PEF1dGhvcj5TY2h3YXJ0emxvc2U8L0F1dGhvcj48WWVhcj4xOTk5PC9Z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ENpdGU+PEF1dGhvcj5QaWtpdGNoPC9BdXRob3I+PFllYXI+MjAxMjwvWWVh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</w:fldData>
        </w:fldChar>
      </w:r>
      <w:r w:rsidR="00240217">
        <w:instrText xml:space="preserve"> ADDIN EN.CITE </w:instrText>
      </w:r>
      <w:r w:rsidR="00240217">
        <w:fldChar w:fldCharType="begin">
          <w:fldData xml:space="preserve">PEVuZE5vdGU+PENpdGU+PEF1dGhvcj5TY2h3YXJ0emxvc2U8L0F1dGhvcj48WWVhcj4xOTk5PC9Z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ENpdGU+PEF1dGhvcj5QaWtpdGNoPC9BdXRob3I+PFllYXI+MjAxMjwvWWVh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</w:fldData>
        </w:fldChar>
      </w:r>
      <w:r w:rsidR="00240217">
        <w:instrText xml:space="preserve"> ADDIN EN.CITE.DATA </w:instrText>
      </w:r>
      <w:r w:rsidR="00240217">
        <w:fldChar w:fldCharType="end"/>
      </w:r>
      <w:r w:rsidR="00A20E0C">
        <w:fldChar w:fldCharType="separate"/>
      </w:r>
      <w:r w:rsidR="00240217">
        <w:rPr>
          <w:noProof/>
        </w:rPr>
        <w:t>(Schwartzlose et al. 1999, Chavez et al. 2003, Alheit et al. 2009, Pikitch et al. 2012)</w:t>
      </w:r>
      <w:r w:rsidR="00A20E0C">
        <w:fldChar w:fldCharType="end"/>
      </w:r>
      <w:r w:rsidR="00082B55">
        <w:t>.</w:t>
      </w:r>
    </w:p>
    <w:p w:rsidR="00685FC8" w:rsidRDefault="004D49F1" w:rsidP="007F2561">
      <w:pPr>
        <w:rPr>
          <w:rStyle w:val="fontstyle01"/>
        </w:rPr>
      </w:pPr>
      <w:r>
        <w:t xml:space="preserve">Capelin is the focal </w:t>
      </w:r>
      <w:r w:rsidR="00B14095">
        <w:t xml:space="preserve">forage species in ecosystem of the northern Atlantic Ocean </w:t>
      </w:r>
      <w:r w:rsidR="00B14095">
        <w:fldChar w:fldCharType="begin">
          <w:fldData xml:space="preserve">PEVuZE5vdGU+PENpdGU+PEF1dGhvcj5DYXJzY2FkZGVuPC9BdXRob3I+PFllYXI+MjAwMTwvWWVh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NzMtODU8L3BhZ2VzPjx2b2x1bWU+NTg8L3Zv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=
</w:fldData>
        </w:fldChar>
      </w:r>
      <w:r w:rsidR="00B14095">
        <w:instrText xml:space="preserve"> ADDIN EN.CITE </w:instrText>
      </w:r>
      <w:r w:rsidR="00B14095">
        <w:fldChar w:fldCharType="begin">
          <w:fldData xml:space="preserve">PEVuZE5vdGU+PENpdGU+PEF1dGhvcj5DYXJzY2FkZGVuPC9BdXRob3I+PFllYXI+MjAwMTwvWWVh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NzMtODU8L3BhZ2VzPjx2b2x1bWU+NTg8L3Zv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=
</w:fldData>
        </w:fldChar>
      </w:r>
      <w:r w:rsidR="00B14095">
        <w:instrText xml:space="preserve"> ADDIN EN.CITE.DATA </w:instrText>
      </w:r>
      <w:r w:rsidR="00B14095">
        <w:fldChar w:fldCharType="end"/>
      </w:r>
      <w:r w:rsidR="00B14095">
        <w:fldChar w:fldCharType="separate"/>
      </w:r>
      <w:r w:rsidR="00B14095">
        <w:rPr>
          <w:noProof/>
        </w:rPr>
        <w:t>(Templeman 1948, Jangaard 1974, Vilhjálmsson 1994, Carscadden et al. 2001)</w:t>
      </w:r>
      <w:r w:rsidR="00B14095">
        <w:fldChar w:fldCharType="end"/>
      </w:r>
      <w:r w:rsidR="00B14095">
        <w:t xml:space="preserve">. </w:t>
      </w:r>
      <w:r w:rsidR="00AF69F1">
        <w:t>The three most important capelin populations in the North Atlantic are in the Barents Sea, Iceland, and Newfoundland and Labrador</w:t>
      </w:r>
      <w:r w:rsidR="00AE5407">
        <w:t xml:space="preserve"> (Canada)</w:t>
      </w:r>
      <w:r w:rsidR="00AF69F1">
        <w:t xml:space="preserve">. </w:t>
      </w:r>
      <w:r w:rsidR="00335B27">
        <w:t xml:space="preserve">The Barents Sea capelin stock underwent three collapses during the last </w:t>
      </w:r>
      <w:r w:rsidR="00581D5F">
        <w:t>4</w:t>
      </w:r>
      <w:r w:rsidR="00335B27">
        <w:t xml:space="preserve"> decades, during the mid-</w:t>
      </w:r>
      <w:r w:rsidR="00C83BC5">
        <w:t xml:space="preserve"> to late </w:t>
      </w:r>
      <w:r w:rsidR="00335B27">
        <w:t>1980s, mid-1990s, and mid-2000s</w:t>
      </w:r>
      <w:r w:rsidR="00EA189D">
        <w:t xml:space="preserve">. The size of the stock fluctuated between 3-7 million tonnes during the boom and around 200 thousand tonnes during the bust phases. There is general agreement that ecosystem changes were the driving forces behind these dynamics </w:t>
      </w:r>
      <w:r w:rsidR="00685FC8">
        <w:fldChar w:fldCharType="begin"/>
      </w:r>
      <w:r w:rsidR="00685FC8">
        <w:instrText xml:space="preserve"> ADDIN EN.CITE &lt;EndNote&gt;&lt;Cite&gt;&lt;Author&gt;Gjøsæter&lt;/Author&gt;&lt;Year&gt;2009&lt;/Year&gt;&lt;RecNum&gt;882&lt;/RecNum&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sidR="00685FC8">
        <w:fldChar w:fldCharType="separate"/>
      </w:r>
      <w:r w:rsidR="00685FC8">
        <w:rPr>
          <w:noProof/>
        </w:rPr>
        <w:t>(Gjøsæter et al. 2009)</w:t>
      </w:r>
      <w:r w:rsidR="00685FC8">
        <w:fldChar w:fldCharType="end"/>
      </w:r>
      <w:r w:rsidR="00EA189D">
        <w:t xml:space="preserve">. </w:t>
      </w:r>
      <w:r w:rsidR="00276992">
        <w:t xml:space="preserve">The Icelandic capelin stock underwent </w:t>
      </w:r>
      <w:r w:rsidR="00581D5F">
        <w:t xml:space="preserve">similar dynamics, with </w:t>
      </w:r>
      <w:r w:rsidR="00276992">
        <w:t xml:space="preserve">three </w:t>
      </w:r>
      <w:r w:rsidR="00581D5F">
        <w:t>bust phases</w:t>
      </w:r>
      <w:r w:rsidR="00276992">
        <w:t xml:space="preserve"> </w:t>
      </w:r>
      <w:r w:rsidR="00581D5F">
        <w:t>in</w:t>
      </w:r>
      <w:r w:rsidR="00276992">
        <w:t xml:space="preserve"> the last </w:t>
      </w:r>
      <w:r w:rsidR="00581D5F">
        <w:t>4</w:t>
      </w:r>
      <w:r w:rsidR="00276992">
        <w:t xml:space="preserve"> decades, in the early 1980s, in the early 1990s, and during most of the 2000s. The size of the stock was around 1.5- 2 million tonnes during the boom and between 100 and 500 thousand tonnes during the bust phases </w:t>
      </w:r>
      <w:r w:rsidR="00254581">
        <w:fldChar w:fldCharType="begin"/>
      </w:r>
      <w:r w:rsidR="00254581">
        <w:instrText xml:space="preserve"> ADDIN EN.CITE &lt;EndNote&gt;&lt;Cite&gt;&lt;Author&gt;ICES&lt;/Author&gt;&lt;Year&gt;2017&lt;/Year&gt;&lt;RecNum&gt;884&lt;/RecNum&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urls&gt;&lt;/record&gt;&lt;/Cite&gt;&lt;/EndNote&gt;</w:instrText>
      </w:r>
      <w:r w:rsidR="00254581">
        <w:fldChar w:fldCharType="separate"/>
      </w:r>
      <w:r w:rsidR="00254581">
        <w:rPr>
          <w:noProof/>
        </w:rPr>
        <w:t>(ICES 2017)</w:t>
      </w:r>
      <w:r w:rsidR="00254581">
        <w:fldChar w:fldCharType="end"/>
      </w:r>
      <w:r w:rsidR="00F51426">
        <w:t xml:space="preserve">.The first two cases were due to a combination of poor recruitment and the stock being easily available to the fishing fleet, while the last case was likely associated to a climate-related shift in distribution </w:t>
      </w:r>
      <w:r w:rsidR="00F51426">
        <w:fldChar w:fldCharType="begin">
          <w:fldData xml:space="preserve">PEVuZE5vdGU+PENpdGU+PEF1dGhvcj5DYXJzY2FkZGVuPC9BdXRob3I+PFllYXI+MjAxMzwvWWVh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</w:fldData>
        </w:fldChar>
      </w:r>
      <w:r w:rsidR="00254581">
        <w:instrText xml:space="preserve"> ADDIN EN.CITE </w:instrText>
      </w:r>
      <w:r w:rsidR="00254581">
        <w:fldChar w:fldCharType="begin">
          <w:fldData xml:space="preserve">PEVuZE5vdGU+PENpdGU+PEF1dGhvcj5DYXJzY2FkZGVuPC9BdXRob3I+PFllYXI+MjAxMzwvWWVh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</w:fldData>
        </w:fldChar>
      </w:r>
      <w:r w:rsidR="00254581">
        <w:instrText xml:space="preserve"> ADDIN EN.CITE.DATA </w:instrText>
      </w:r>
      <w:r w:rsidR="00254581">
        <w:fldChar w:fldCharType="end"/>
      </w:r>
      <w:r w:rsidR="00F51426">
        <w:fldChar w:fldCharType="separate"/>
      </w:r>
      <w:r w:rsidR="00254581">
        <w:rPr>
          <w:noProof/>
        </w:rPr>
        <w:t>(Pálsson et al. 2012, Carscadden et al. 2013)</w:t>
      </w:r>
      <w:r w:rsidR="00F51426">
        <w:fldChar w:fldCharType="end"/>
      </w:r>
      <w:r w:rsidR="00254581">
        <w:t xml:space="preserve">. </w:t>
      </w:r>
    </w:p>
    <w:p w:rsidR="00685FC8" w:rsidRDefault="00685FC8" w:rsidP="007F2561">
      <w:pPr>
        <w:rPr>
          <w:rStyle w:val="fontstyle01"/>
        </w:rPr>
      </w:pPr>
      <w:r>
        <w:rPr>
          <w:rStyle w:val="fontstyle01"/>
        </w:rPr>
        <w:t>Iceland:</w:t>
      </w:r>
      <w:r w:rsidR="00651C29">
        <w:rPr>
          <w:rStyle w:val="fontstyle01"/>
        </w:rPr>
        <w:t xml:space="preserve"> From </w:t>
      </w:r>
      <w:proofErr w:type="spellStart"/>
      <w:r w:rsidR="00651C29">
        <w:rPr>
          <w:rStyle w:val="fontstyle01"/>
        </w:rPr>
        <w:t>Carscadden</w:t>
      </w:r>
      <w:proofErr w:type="spellEnd"/>
      <w:r w:rsidR="00651C29">
        <w:rPr>
          <w:rStyle w:val="fontstyle01"/>
        </w:rPr>
        <w:t xml:space="preserve"> et al 2013: </w:t>
      </w:r>
    </w:p>
    <w:p w:rsidR="00651C29" w:rsidRDefault="00651C29" w:rsidP="007F2561">
      <w:pPr>
        <w:rPr>
          <w:rStyle w:val="fontstyle01"/>
        </w:rPr>
      </w:pPr>
      <w:r w:rsidRPr="00651C29">
        <w:rPr>
          <w:rFonts w:ascii="AdvGulliv-R" w:hAnsi="AdvGulliv-R"/>
          <w:color w:val="000000"/>
          <w:sz w:val="16"/>
          <w:szCs w:val="16"/>
        </w:rPr>
        <w:t>In Iceland, there were near collapses in the early 1980s</w:t>
      </w:r>
      <w:r w:rsidRPr="00651C29">
        <w:rPr>
          <w:rFonts w:ascii="AdvGulliv-R" w:hAnsi="AdvGulliv-R"/>
          <w:color w:val="000000"/>
          <w:sz w:val="16"/>
          <w:szCs w:val="16"/>
        </w:rPr>
        <w:br/>
        <w:t xml:space="preserve">and 1990s (e.g. </w:t>
      </w:r>
      <w:proofErr w:type="spellStart"/>
      <w:r w:rsidRPr="00651C29">
        <w:rPr>
          <w:rFonts w:ascii="AdvGulliv-R" w:hAnsi="AdvGulliv-R"/>
          <w:color w:val="000066"/>
          <w:sz w:val="16"/>
          <w:szCs w:val="16"/>
        </w:rPr>
        <w:t>Vilhjalmsson</w:t>
      </w:r>
      <w:proofErr w:type="spellEnd"/>
      <w:r w:rsidRPr="00651C29">
        <w:rPr>
          <w:rFonts w:ascii="AdvGulliv-R" w:hAnsi="AdvGulliv-R"/>
          <w:color w:val="000066"/>
          <w:sz w:val="16"/>
          <w:szCs w:val="16"/>
        </w:rPr>
        <w:t>, 1994</w:t>
      </w:r>
      <w:r w:rsidRPr="00651C29">
        <w:rPr>
          <w:rFonts w:ascii="AdvGulliv-R" w:hAnsi="AdvGulliv-R"/>
          <w:color w:val="000000"/>
          <w:sz w:val="16"/>
          <w:szCs w:val="16"/>
        </w:rPr>
        <w:t xml:space="preserve">) and in the last number of </w:t>
      </w:r>
      <w:proofErr w:type="gramStart"/>
      <w:r w:rsidRPr="00651C29">
        <w:rPr>
          <w:rFonts w:ascii="AdvGulliv-R" w:hAnsi="AdvGulliv-R"/>
          <w:color w:val="000000"/>
          <w:sz w:val="16"/>
          <w:szCs w:val="16"/>
        </w:rPr>
        <w:t>years</w:t>
      </w:r>
      <w:proofErr w:type="gramEnd"/>
      <w:r w:rsidRPr="00651C29">
        <w:rPr>
          <w:rFonts w:ascii="AdvGulliv-R" w:hAnsi="AdvGulliv-R"/>
          <w:color w:val="000000"/>
          <w:sz w:val="16"/>
          <w:szCs w:val="16"/>
        </w:rPr>
        <w:br/>
        <w:t xml:space="preserve">(especially in 2009, see e.g. </w:t>
      </w:r>
      <w:r w:rsidRPr="00651C29">
        <w:rPr>
          <w:rFonts w:ascii="AdvGulliv-R" w:hAnsi="AdvGulliv-R"/>
          <w:color w:val="000066"/>
          <w:sz w:val="16"/>
          <w:szCs w:val="16"/>
        </w:rPr>
        <w:t>ICES, 2009</w:t>
      </w:r>
      <w:r w:rsidRPr="00651C29">
        <w:rPr>
          <w:rFonts w:ascii="AdvGulliv-R" w:hAnsi="AdvGulliv-R"/>
          <w:color w:val="000000"/>
          <w:sz w:val="16"/>
          <w:szCs w:val="16"/>
        </w:rPr>
        <w:t>) the stock has persistently</w:t>
      </w:r>
      <w:r w:rsidRPr="00651C29">
        <w:rPr>
          <w:rFonts w:ascii="AdvGulliv-R" w:hAnsi="AdvGulliv-R"/>
          <w:color w:val="000000"/>
          <w:sz w:val="16"/>
          <w:szCs w:val="16"/>
        </w:rPr>
        <w:br/>
        <w:t>remained at very low levels. In the first two cases, these collapses</w:t>
      </w:r>
      <w:r w:rsidRPr="00651C29">
        <w:rPr>
          <w:rFonts w:ascii="AdvGulliv-R" w:hAnsi="AdvGulliv-R"/>
          <w:color w:val="000000"/>
          <w:sz w:val="16"/>
          <w:szCs w:val="16"/>
        </w:rPr>
        <w:br/>
        <w:t>were caused by a combination of poor recruitment concurring with</w:t>
      </w:r>
      <w:r w:rsidRPr="00651C29">
        <w:rPr>
          <w:rFonts w:ascii="AdvGulliv-R" w:hAnsi="AdvGulliv-R"/>
          <w:color w:val="000000"/>
          <w:sz w:val="16"/>
          <w:szCs w:val="16"/>
        </w:rPr>
        <w:br/>
        <w:t xml:space="preserve">easy availability of capelin to the fishing fleet. In the last case, however, most 0-group capelin </w:t>
      </w:r>
      <w:proofErr w:type="gramStart"/>
      <w:r w:rsidRPr="00651C29">
        <w:rPr>
          <w:rFonts w:ascii="AdvGulliv-R" w:hAnsi="AdvGulliv-R"/>
          <w:color w:val="000000"/>
          <w:sz w:val="16"/>
          <w:szCs w:val="16"/>
        </w:rPr>
        <w:t>have</w:t>
      </w:r>
      <w:proofErr w:type="gramEnd"/>
      <w:r w:rsidRPr="00651C29">
        <w:rPr>
          <w:rFonts w:ascii="AdvGulliv-R" w:hAnsi="AdvGulliv-R"/>
          <w:color w:val="000000"/>
          <w:sz w:val="16"/>
          <w:szCs w:val="16"/>
        </w:rPr>
        <w:t xml:space="preserve"> apparently drifted west to the</w:t>
      </w:r>
      <w:r w:rsidRPr="00651C29">
        <w:rPr>
          <w:rFonts w:ascii="AdvGulliv-R" w:hAnsi="AdvGulliv-R"/>
          <w:color w:val="000000"/>
          <w:sz w:val="16"/>
          <w:szCs w:val="16"/>
        </w:rPr>
        <w:br/>
        <w:t>Greenland plateau from the Denmark Strait and at least west to</w:t>
      </w:r>
      <w:r w:rsidRPr="00651C29">
        <w:rPr>
          <w:rFonts w:ascii="AdvGulliv-R" w:hAnsi="AdvGulliv-R"/>
          <w:color w:val="000000"/>
          <w:sz w:val="16"/>
          <w:szCs w:val="16"/>
        </w:rPr>
        <w:br/>
      </w:r>
      <w:proofErr w:type="spellStart"/>
      <w:r w:rsidRPr="00651C29">
        <w:rPr>
          <w:rFonts w:ascii="AdvGulliv-R" w:hAnsi="AdvGulliv-R"/>
          <w:color w:val="000000"/>
          <w:sz w:val="16"/>
          <w:szCs w:val="16"/>
        </w:rPr>
        <w:t>Ammassalik</w:t>
      </w:r>
      <w:proofErr w:type="spellEnd"/>
      <w:r w:rsidRPr="00651C29">
        <w:rPr>
          <w:rFonts w:ascii="AdvGulliv-R" w:hAnsi="AdvGulliv-R"/>
          <w:color w:val="000000"/>
          <w:sz w:val="16"/>
          <w:szCs w:val="16"/>
        </w:rPr>
        <w:t xml:space="preserve"> (</w:t>
      </w:r>
      <w:proofErr w:type="spellStart"/>
      <w:r w:rsidRPr="00651C29">
        <w:rPr>
          <w:rFonts w:ascii="AdvGulliv-R" w:hAnsi="AdvGulliv-R"/>
          <w:color w:val="000066"/>
          <w:sz w:val="16"/>
          <w:szCs w:val="16"/>
        </w:rPr>
        <w:t>Carscadden</w:t>
      </w:r>
      <w:proofErr w:type="spellEnd"/>
      <w:r w:rsidRPr="00651C29">
        <w:rPr>
          <w:rFonts w:ascii="AdvGulliv-R" w:hAnsi="AdvGulliv-R"/>
          <w:color w:val="000066"/>
          <w:sz w:val="16"/>
          <w:szCs w:val="16"/>
        </w:rPr>
        <w:t xml:space="preserve"> et al., 2013</w:t>
      </w:r>
      <w:r w:rsidRPr="00651C29">
        <w:rPr>
          <w:rFonts w:ascii="AdvGulliv-R" w:hAnsi="AdvGulliv-R"/>
          <w:color w:val="000000"/>
          <w:sz w:val="16"/>
          <w:szCs w:val="16"/>
        </w:rPr>
        <w:t>).</w:t>
      </w:r>
    </w:p>
    <w:p w:rsidR="00685FC8" w:rsidRDefault="00685FC8" w:rsidP="007F2561">
      <w:pPr>
        <w:rPr>
          <w:rStyle w:val="fontstyle01"/>
        </w:rPr>
      </w:pPr>
    </w:p>
    <w:p w:rsidR="0035047D" w:rsidRDefault="0035047D" w:rsidP="007F2561">
      <w:pPr>
        <w:rPr>
          <w:rFonts w:ascii="ArialMT" w:hAnsi="ArialMT"/>
          <w:color w:val="000000"/>
        </w:rPr>
      </w:pPr>
      <w:r w:rsidRPr="0035047D">
        <w:rPr>
          <w:rFonts w:ascii="ArialMT" w:hAnsi="ArialMT"/>
          <w:color w:val="000000"/>
        </w:rPr>
        <w:t>considerably less than acoustic abundances</w:t>
      </w:r>
      <w:r w:rsidRPr="0035047D">
        <w:rPr>
          <w:rFonts w:ascii="ArialMT" w:hAnsi="ArialMT"/>
          <w:color w:val="000000"/>
        </w:rPr>
        <w:br/>
        <w:t>observed in 1988-90</w:t>
      </w:r>
      <w:r>
        <w:rPr>
          <w:rFonts w:ascii="ArialMT" w:hAnsi="ArialMT"/>
          <w:color w:val="000000"/>
        </w:rPr>
        <w:t xml:space="preserve"> </w:t>
      </w:r>
      <w:r>
        <w:rPr>
          <w:rFonts w:ascii="ArialMT" w:hAnsi="ArialMT"/>
          <w:color w:val="000000"/>
        </w:rPr>
        <w:fldChar w:fldCharType="begin"/>
      </w:r>
      <w:r>
        <w:rPr>
          <w:rFonts w:ascii="ArialMT" w:hAnsi="ArialMT"/>
          <w:color w:val="000000"/>
        </w:rPr>
        <w:instrText xml:space="preserve"> ADDIN EN.CITE &lt;EndNote&gt;&lt;Cite&gt;&lt;Author&gt;DFO&lt;/Author&gt;&lt;Year&gt;2008&lt;/Year&gt;&lt;RecNum&gt;558&lt;/RecNum&gt;&lt;DisplayText&gt;(DFO 2008)&lt;/DisplayText&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urls&gt;&lt;/record&gt;&lt;/Cite&gt;&lt;/EndNote&gt;</w:instrText>
      </w:r>
      <w:r>
        <w:rPr>
          <w:rFonts w:ascii="ArialMT" w:hAnsi="ArialMT"/>
          <w:color w:val="000000"/>
        </w:rPr>
        <w:fldChar w:fldCharType="separate"/>
      </w:r>
      <w:r>
        <w:rPr>
          <w:rFonts w:ascii="ArialMT" w:hAnsi="ArialMT"/>
          <w:noProof/>
          <w:color w:val="000000"/>
        </w:rPr>
        <w:t>(DFO 2008)</w:t>
      </w:r>
      <w:r>
        <w:rPr>
          <w:rFonts w:ascii="ArialMT" w:hAnsi="ArialMT"/>
          <w:color w:val="000000"/>
        </w:rPr>
        <w:fldChar w:fldCharType="end"/>
      </w:r>
    </w:p>
    <w:p w:rsidR="0035047D" w:rsidRDefault="00256E1C" w:rsidP="007F2561">
      <w:pPr>
        <w:rPr>
          <w:rFonts w:ascii="ArialMT" w:hAnsi="ArialMT"/>
          <w:color w:val="000000"/>
        </w:rPr>
      </w:pPr>
      <w:r w:rsidRPr="00256E1C">
        <w:rPr>
          <w:rFonts w:ascii="ArialMT" w:hAnsi="ArialMT"/>
          <w:color w:val="000000"/>
        </w:rPr>
        <w:t>The 2010 estimate of abundance from the spring acoustic survey in Div. 3L is the lowest</w:t>
      </w:r>
      <w:r w:rsidRPr="00256E1C">
        <w:rPr>
          <w:rFonts w:ascii="ArialMT" w:hAnsi="ArialMT"/>
          <w:color w:val="000000"/>
        </w:rPr>
        <w:br/>
        <w:t>in the series, about 10% of recent values and less than 1% of historic levels</w:t>
      </w:r>
      <w:r>
        <w:rPr>
          <w:rFonts w:ascii="ArialMT" w:hAnsi="ArialMT"/>
          <w:color w:val="000000"/>
        </w:rPr>
        <w:t xml:space="preserve"> </w:t>
      </w:r>
      <w:r>
        <w:rPr>
          <w:rFonts w:ascii="ArialMT" w:hAnsi="ArialMT"/>
          <w:color w:val="000000"/>
        </w:rPr>
        <w:fldChar w:fldCharType="begin"/>
      </w:r>
      <w:r>
        <w:rPr>
          <w:rFonts w:ascii="ArialMT" w:hAnsi="ArialMT"/>
          <w:color w:val="000000"/>
        </w:rPr>
        <w:instrText xml:space="preserve"> ADDIN EN.CITE &lt;EndNote&gt;&lt;Cite&gt;&lt;Author&gt;DFO&lt;/Author&gt;&lt;Year&gt;2010&lt;/Year&gt;&lt;RecNum&gt;584&lt;/RecNum&gt;&lt;DisplayText&gt;(DFO 2010)&lt;/DisplayText&gt;&lt;record&gt;&lt;rec-number&gt;584&lt;/rec-number&gt;&lt;foreign-keys&gt;&lt;key app="EN" db-id="2pv5prxr6xz2a4ea50h5dww0ewvx0ttdtdsa" timestamp="1449717192"&gt;584&lt;/key&gt;&lt;/foreign-keys&gt;&lt;ref-type name="Report"&gt;27&lt;/ref-type&gt;&lt;contributors&gt;&lt;authors&gt;&lt;author&gt;DFO&lt;/author&gt;&lt;/authors&gt;&lt;/contributors&gt;&lt;titles&gt;&lt;title&gt;Assessment of capelin in SA2+Div. 3KL in 2010&lt;/title&gt;&lt;/titles&gt;&lt;keywords&gt;&lt;keyword&gt;Capelin&lt;/keyword&gt;&lt;/keywords&gt;&lt;dates&gt;&lt;year&gt;2010&lt;/year&gt;&lt;pub-dates&gt;&lt;date&gt;2010&lt;/date&gt;&lt;/pub-dates&gt;&lt;/dates&gt;&lt;isbn&gt;2010/090&lt;/isbn&gt;&lt;label&gt;606&lt;/label&gt;&lt;urls&gt;&lt;/urls&gt;&lt;/record&gt;&lt;/Cite&gt;&lt;/EndNote&gt;</w:instrText>
      </w:r>
      <w:r>
        <w:rPr>
          <w:rFonts w:ascii="ArialMT" w:hAnsi="ArialMT"/>
          <w:color w:val="000000"/>
        </w:rPr>
        <w:fldChar w:fldCharType="separate"/>
      </w:r>
      <w:r>
        <w:rPr>
          <w:rFonts w:ascii="ArialMT" w:hAnsi="ArialMT"/>
          <w:noProof/>
          <w:color w:val="000000"/>
        </w:rPr>
        <w:t>(DFO 2010)</w:t>
      </w:r>
      <w:r>
        <w:rPr>
          <w:rFonts w:ascii="ArialMT" w:hAnsi="ArialMT"/>
          <w:color w:val="000000"/>
        </w:rPr>
        <w:fldChar w:fldCharType="end"/>
      </w:r>
    </w:p>
    <w:p w:rsidR="00256E1C" w:rsidRDefault="00256E1C" w:rsidP="00256E1C">
      <w:pPr>
        <w:rPr>
          <w:rFonts w:ascii="Arial" w:hAnsi="Arial" w:cs="Arial"/>
          <w:color w:val="000000"/>
        </w:rPr>
      </w:pPr>
      <w:proofErr w:type="gramStart"/>
      <w:r w:rsidRPr="0035047D">
        <w:rPr>
          <w:rFonts w:ascii="Arial" w:hAnsi="Arial" w:cs="Arial"/>
          <w:color w:val="000000"/>
        </w:rPr>
        <w:t>an</w:t>
      </w:r>
      <w:proofErr w:type="gramEnd"/>
      <w:r w:rsidRPr="0035047D">
        <w:rPr>
          <w:rFonts w:ascii="Arial" w:hAnsi="Arial" w:cs="Arial"/>
          <w:color w:val="000000"/>
        </w:rPr>
        <w:t xml:space="preserve"> order of magnitude</w:t>
      </w:r>
      <w:r w:rsidRPr="0035047D">
        <w:rPr>
          <w:rFonts w:ascii="Arial" w:hAnsi="Arial" w:cs="Arial"/>
          <w:color w:val="000000"/>
        </w:rPr>
        <w:br/>
        <w:t>below estimates of the 1980s.</w:t>
      </w:r>
      <w:r>
        <w:rPr>
          <w:rFonts w:ascii="Arial" w:hAnsi="Arial" w:cs="Arial"/>
          <w:color w:val="000000"/>
        </w:rPr>
        <w:t xml:space="preserve"> </w:t>
      </w:r>
      <w:r>
        <w:rPr>
          <w:rFonts w:ascii="Arial" w:hAnsi="Arial" w:cs="Arial"/>
          <w:color w:val="000000"/>
        </w:rPr>
        <w:fldChar w:fldCharType="begin"/>
      </w:r>
      <w:r>
        <w:rPr>
          <w:rFonts w:ascii="Arial" w:hAnsi="Arial" w:cs="Arial"/>
          <w:color w:val="000000"/>
        </w:rPr>
        <w:instrText xml:space="preserve"> ADDIN EN.CITE &lt;EndNote&gt;&lt;Cite&gt;&lt;Author&gt;DFO&lt;/Author&gt;&lt;Year&gt;2013&lt;/Year&gt;&lt;RecNum&gt;749&lt;/RecNum&gt;&lt;DisplayText&gt;(DFO 2013)&lt;/DisplayText&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urls&gt;&lt;/record&gt;&lt;/Cite&gt;&lt;/EndNote&gt;</w:instrText>
      </w:r>
      <w:r>
        <w:rPr>
          <w:rFonts w:ascii="Arial" w:hAnsi="Arial" w:cs="Arial"/>
          <w:color w:val="000000"/>
        </w:rPr>
        <w:fldChar w:fldCharType="separate"/>
      </w:r>
      <w:r>
        <w:rPr>
          <w:rFonts w:ascii="Arial" w:hAnsi="Arial" w:cs="Arial"/>
          <w:noProof/>
          <w:color w:val="000000"/>
        </w:rPr>
        <w:t>(DFO 2013)</w:t>
      </w:r>
      <w:r>
        <w:rPr>
          <w:rFonts w:ascii="Arial" w:hAnsi="Arial" w:cs="Arial"/>
          <w:color w:val="000000"/>
        </w:rPr>
        <w:fldChar w:fldCharType="end"/>
      </w:r>
    </w:p>
    <w:p w:rsidR="00256E1C" w:rsidRDefault="00256E1C" w:rsidP="007F2561">
      <w:pPr>
        <w:rPr>
          <w:rFonts w:ascii="ArialMT" w:hAnsi="ArialMT"/>
          <w:color w:val="000000"/>
        </w:rPr>
      </w:pPr>
    </w:p>
    <w:p w:rsidR="0035047D" w:rsidRDefault="0035047D" w:rsidP="007F2561">
      <w:pPr>
        <w:rPr>
          <w:rStyle w:val="fontstyle01"/>
        </w:rPr>
      </w:pPr>
      <w:bookmarkStart w:id="0" w:name="_GoBack"/>
      <w:bookmarkEnd w:id="0"/>
    </w:p>
    <w:p w:rsidR="0035047D" w:rsidRDefault="0035047D" w:rsidP="007F2561">
      <w:pPr>
        <w:rPr>
          <w:rStyle w:val="fontstyle01"/>
        </w:rPr>
      </w:pPr>
    </w:p>
    <w:p w:rsidR="00685FC8" w:rsidRDefault="00685FC8" w:rsidP="007F2561">
      <w:pPr>
        <w:rPr>
          <w:rStyle w:val="fontstyle01"/>
        </w:rPr>
      </w:pPr>
      <w:r>
        <w:rPr>
          <w:rStyle w:val="fontstyle01"/>
        </w:rPr>
        <w:t>NL: bust – no boom</w:t>
      </w:r>
    </w:p>
    <w:p w:rsidR="00685FC8" w:rsidRDefault="00685FC8" w:rsidP="007F2561">
      <w:pPr>
        <w:rPr>
          <w:rStyle w:val="fontstyle01"/>
        </w:rPr>
      </w:pPr>
      <w:r>
        <w:rPr>
          <w:rStyle w:val="fontstyle01"/>
        </w:rPr>
        <w:t>Buren, Murphy</w:t>
      </w:r>
    </w:p>
    <w:p w:rsidR="00685FC8" w:rsidRDefault="00685FC8" w:rsidP="007F2561">
      <w:pPr>
        <w:rPr>
          <w:rStyle w:val="fontstyle01"/>
        </w:rPr>
      </w:pPr>
    </w:p>
    <w:p w:rsidR="00685FC8" w:rsidRDefault="00685FC8" w:rsidP="007F2561">
      <w:pPr>
        <w:rPr>
          <w:rStyle w:val="fontstyle01"/>
        </w:rPr>
      </w:pPr>
      <w:r>
        <w:rPr>
          <w:rStyle w:val="fontstyle01"/>
        </w:rPr>
        <w:t>Frank et al argue no bust – 2 hypotheses: stayed inshore or timing mismatch</w:t>
      </w:r>
    </w:p>
    <w:p w:rsidR="00685FC8" w:rsidRDefault="00685FC8" w:rsidP="007F2561"/>
    <w:p w:rsidR="00685FC8" w:rsidRDefault="00685FC8" w:rsidP="007F2561">
      <w:r>
        <w:t xml:space="preserve">Weight of evidence to </w:t>
      </w:r>
      <w:proofErr w:type="gramStart"/>
      <w:r>
        <w:t>asses</w:t>
      </w:r>
      <w:proofErr w:type="gramEnd"/>
      <w:r>
        <w:t xml:space="preserve"> evidence to support collapse vs non collapse</w:t>
      </w:r>
    </w:p>
    <w:p w:rsidR="006467D3" w:rsidRDefault="006467D3" w:rsidP="007F2561"/>
    <w:p w:rsidR="006467D3" w:rsidRDefault="006467D3" w:rsidP="007F2561"/>
    <w:p w:rsidR="007F2561" w:rsidRDefault="007F2561" w:rsidP="007F2561">
      <w:proofErr w:type="spellStart"/>
      <w:r>
        <w:t>Pelagics</w:t>
      </w:r>
      <w:proofErr w:type="spellEnd"/>
      <w:r>
        <w:t xml:space="preserve"> – key in ecosystems. </w:t>
      </w:r>
      <w:r>
        <w:br/>
        <w:t xml:space="preserve">Boom and bust dynamics– controlled bottom up? </w:t>
      </w:r>
      <w:r>
        <w:br/>
      </w:r>
      <w:proofErr w:type="gramStart"/>
      <w:r>
        <w:t>Capelin – northern Atlantic – Barents, Iceland, Newfoundland.</w:t>
      </w:r>
      <w:proofErr w:type="gramEnd"/>
      <w:r>
        <w:t xml:space="preserve"> Saw boom and bust in Iceland and Barents</w:t>
      </w:r>
      <w:r>
        <w:br/>
        <w:t>Bust in NL in early 1990s, no boom</w:t>
      </w:r>
      <w:r>
        <w:br/>
      </w:r>
    </w:p>
    <w:p w:rsidR="007F2561" w:rsidRDefault="007F2561" w:rsidP="007F2561"/>
    <w:p w:rsidR="007F2561" w:rsidRDefault="007F2561" w:rsidP="007F2561">
      <w:r>
        <w:t>Capelin (</w:t>
      </w:r>
      <w:r>
        <w:rPr>
          <w:i/>
        </w:rPr>
        <w:t>Mallotus villosus</w:t>
      </w:r>
      <w:r>
        <w:t xml:space="preserve">) play a crucial role as the link between zooplankton and large vertebrates in the Newfoundland and Labrador Shelf marine ecosystem </w:t>
      </w:r>
      <w:r>
        <w:fldChar w:fldCharType="begin"/>
      </w:r>
      <w:r>
        <w:instrText xml:space="preserve"> ADDIN EN.CITE &lt;EndNote&gt;&lt;Cite&gt;&lt;Author&gt;Lavigne&lt;/Author&gt;&lt;Year&gt;1996&lt;/Year&gt;&lt;RecNum&gt;158&lt;/RecNum&gt;&lt;DisplayText&gt;(Lavigne 1996)&lt;/DisplayText&gt;&lt;record&gt;&lt;rec-number&gt;158&lt;/rec-number&gt;&lt;foreign-keys&gt;&lt;key app="EN" db-id="2pv5prxr6xz2a4ea50h5dww0ewvx0ttdtdsa" timestamp="1449717149"&gt;158&lt;/key&gt;&lt;/foreign-keys&gt;&lt;ref-type name="Book Section"&gt;5&lt;/ref-type&gt;&lt;contributors&gt;&lt;authors&gt;&lt;author&gt;Lavigne, D.M.&lt;/author&gt;&lt;/authors&gt;&lt;secondary-authors&gt;&lt;author&gt;Montevecchi, William A.&lt;/author&gt;&lt;/secondary-authors&gt;&lt;/contributors&gt;&lt;titles&gt;&lt;title&gt;Ecological interactions between marine mammals, commercial fisheries and their prey: unravelling the tangled web&lt;/title&gt;&lt;secondary-title&gt;Studies of high-latitude seabirds. 4. Trophic relationships and energetics of endotherms in cold ocean systems&lt;/secondary-title&gt;&lt;/titles&gt;&lt;pages&gt;59-71&lt;/pages&gt;&lt;volume&gt;No. 91&lt;/volume&gt;&lt;reprint-edition&gt;Not in File&lt;/reprint-edition&gt;&lt;dates&gt;&lt;year&gt;1996&lt;/year&gt;&lt;pub-dates&gt;&lt;date&gt;1996&lt;/date&gt;&lt;/pub-dates&gt;&lt;/dates&gt;&lt;label&gt;166&lt;/label&gt;&lt;urls&gt;&lt;/urls&gt;&lt;/record&gt;&lt;/Cite&gt;&lt;/EndNote&gt;</w:instrText>
      </w:r>
      <w:r>
        <w:fldChar w:fldCharType="separate"/>
      </w:r>
      <w:r>
        <w:rPr>
          <w:noProof/>
        </w:rPr>
        <w:t>(Lavigne 1996)</w:t>
      </w:r>
      <w:r>
        <w:fldChar w:fldCharType="end"/>
      </w:r>
      <w:r>
        <w:t xml:space="preserve">. This marine ecosystem underwent drastic changes during the early 1980s and early 1990s </w:t>
      </w:r>
      <w:r>
        <w:fldChar w:fldCharType="begin">
          <w:fldData xml:space="preserve">PEVuZE5vdGU+PENpdGU+PEF1dGhvcj5IdXRjaGluZ3M8L0F1dGhvcj48WWVhcj4xOTk0PC9ZZWFy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=
</w:fldData>
        </w:fldChar>
      </w:r>
      <w:r>
        <w:instrText xml:space="preserve"> ADDIN EN.CITE </w:instrText>
      </w:r>
      <w:r>
        <w:fldChar w:fldCharType="begin">
          <w:fldData xml:space="preserve">PEVuZE5vdGU+PENpdGU+PEF1dGhvcj5IdXRjaGluZ3M8L0F1dGhvcj48WWVhcj4xOTk0PC9ZZWFy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=
</w:fldData>
        </w:fldChar>
      </w:r>
      <w:r>
        <w:instrText xml:space="preserve"> ADDIN EN.CITE.DATA </w:instrText>
      </w:r>
      <w:r>
        <w:fldChar w:fldCharType="end"/>
      </w:r>
      <w:r>
        <w:fldChar w:fldCharType="separate"/>
      </w:r>
      <w:r>
        <w:rPr>
          <w:noProof/>
        </w:rPr>
        <w:t>(Hutchings &amp; Myers 1994, Gomes et al. 1995, Lilly et al. 2000, Rice 2002, Koen-Alonso et al. 2010, Hammill et al. 2011)</w:t>
      </w:r>
      <w:r>
        <w:fldChar w:fldCharType="end"/>
      </w:r>
      <w:r>
        <w:t xml:space="preserve">, including major changes in the biology and ecology of capelin </w:t>
      </w:r>
      <w:r>
        <w:fldChar w:fldCharType="begin">
          <w:fldData xml:space="preserve">PEVuZE5vdGU+PENpdGU+PEF1dGhvcj5DYXJzY2FkZGVuPC9BdXRob3I+PFllYXI+MTk5NzwvWWVh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</w:fldData>
        </w:fldChar>
      </w:r>
      <w:r>
        <w:instrText xml:space="preserve"> ADDIN EN.CITE </w:instrText>
      </w:r>
      <w:r>
        <w:fldChar w:fldCharType="begin">
          <w:fldData xml:space="preserve">PEVuZE5vdGU+PENpdGU+PEF1dGhvcj5DYXJzY2FkZGVuPC9BdXRob3I+PFllYXI+MTk5NzwvWWVh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</w:fldData>
        </w:fldChar>
      </w:r>
      <w:r>
        <w:instrText xml:space="preserve"> ADDIN EN.CITE.DATA </w:instrText>
      </w:r>
      <w:r>
        <w:fldChar w:fldCharType="end"/>
      </w:r>
      <w:r>
        <w:fldChar w:fldCharType="separate"/>
      </w:r>
      <w:r>
        <w:rPr>
          <w:noProof/>
        </w:rPr>
        <w:t>(Carscadden &amp; Nakashima 1997, Carscadden et al. 2001, Nakashima &amp; Wheeler 2002, DFO 2010)</w:t>
      </w:r>
      <w:r>
        <w:fldChar w:fldCharType="end"/>
      </w:r>
      <w:r>
        <w:t xml:space="preserve"> </w:t>
      </w:r>
    </w:p>
    <w:p w:rsidR="007F2561" w:rsidRPr="007F2561" w:rsidRDefault="007F2561" w:rsidP="007F2561">
      <w:r>
        <w:t xml:space="preserve">Despite </w:t>
      </w:r>
      <w:r w:rsidRPr="00E973E4">
        <w:t>its prominent position in the ecosystem</w:t>
      </w:r>
      <w:r>
        <w:t xml:space="preserve">, the factors that regulate the population dynamics of the capelin stock have not been well understood. </w:t>
      </w:r>
      <w:r w:rsidRPr="00633491">
        <w:t xml:space="preserve">Buren </w:t>
      </w:r>
      <w:r w:rsidRPr="00633491">
        <w:rPr>
          <w:i/>
        </w:rPr>
        <w:t>et al</w:t>
      </w:r>
      <w:r w:rsidRPr="00633491">
        <w:t>.</w:t>
      </w:r>
      <w:r>
        <w:t xml:space="preserve"> </w:t>
      </w:r>
      <w:r>
        <w:fldChar w:fldCharType="begin"/>
      </w:r>
      <w:r>
        <w:instrText xml:space="preserve"> ADDIN EN.CITE &lt;EndNote&gt;&lt;Cite ExcludeAuth="1"&gt;&lt;Author&gt;Buren&lt;/Author&gt;&lt;Year&gt;2014&lt;/Year&gt;&lt;RecNum&gt;743&lt;/RecNum&gt;&lt;DisplayText&gt;(2014)&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EndNote&gt;</w:instrText>
      </w:r>
      <w:r>
        <w:fldChar w:fldCharType="separate"/>
      </w:r>
      <w:r>
        <w:rPr>
          <w:noProof/>
        </w:rPr>
        <w:t>(2014)</w:t>
      </w:r>
      <w:r>
        <w:fldChar w:fldCharType="end"/>
      </w:r>
      <w:r>
        <w:t xml:space="preserve"> </w:t>
      </w:r>
      <w:r w:rsidRPr="007238E1">
        <w:t xml:space="preserve">postulated </w:t>
      </w:r>
      <w:r w:rsidRPr="007D23FB">
        <w:t xml:space="preserve">that the ecosystem underwent a regime shift in the early 1990s and that the dynamics of the capelin stock are regulated by </w:t>
      </w:r>
      <w:r>
        <w:t xml:space="preserve">bottom-up forcers acting through mortality of pre-spawning capelin. In addition, Murphy </w:t>
      </w:r>
      <w:r>
        <w:rPr>
          <w:i/>
        </w:rPr>
        <w:t xml:space="preserve">et al. </w:t>
      </w:r>
      <w:r w:rsidRPr="007F2561">
        <w:fldChar w:fldCharType="begin"/>
      </w:r>
      <w:r w:rsidRPr="007F2561">
        <w:instrText xml:space="preserve"> ADDIN EN.CITE &lt;EndNote&gt;&lt;Cite ExcludeAuth="1"&gt;&lt;Author&gt;Murphy&lt;/Author&gt;&lt;Year&gt;2018&lt;/Year&gt;&lt;RecNum&gt;880&lt;/RecNum&gt;&lt;DisplayText&gt;(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Pr="007F2561">
        <w:fldChar w:fldCharType="separate"/>
      </w:r>
      <w:r w:rsidRPr="007F2561">
        <w:rPr>
          <w:noProof/>
        </w:rPr>
        <w:t>(2018)</w:t>
      </w:r>
      <w:r w:rsidRPr="007F2561">
        <w:fldChar w:fldCharType="end"/>
      </w:r>
    </w:p>
    <w:p w:rsidR="007F2561" w:rsidRDefault="007F2561" w:rsidP="007F2561">
      <w:proofErr w:type="spellStart"/>
      <w:r>
        <w:t>Mullowney</w:t>
      </w:r>
      <w:proofErr w:type="spellEnd"/>
      <w:r>
        <w:t xml:space="preserve"> </w:t>
      </w:r>
      <w:r w:rsidRPr="00CB1FF5">
        <w:rPr>
          <w:i/>
        </w:rPr>
        <w:t>et al</w:t>
      </w:r>
      <w:r>
        <w:t xml:space="preserve">. </w:t>
      </w:r>
      <w:r>
        <w:fldChar w:fldCharType="begin"/>
      </w:r>
      <w:r>
        <w:instrText xml:space="preserve"> ADDIN EN.CITE &lt;EndNote&gt;&lt;Cite ExcludeAuth="1"&gt;&lt;Author&gt;Mullowney&lt;/Author&gt;&lt;Year&gt;2016&lt;/Year&gt;&lt;RecNum&gt;826&lt;/RecNum&gt;&lt;DisplayText&gt;(2016)&lt;/DisplayText&gt;&lt;record&gt;&lt;rec-number&gt;826&lt;/rec-number&gt;&lt;foreign-keys&gt;&lt;key app="EN" db-id="2pv5prxr6xz2a4ea50h5dww0ewvx0ttdtdsa" timestamp="1453735884"&gt;826&lt;/key&gt;&lt;/foreign-keys&gt;&lt;ref-type name="Journal Article"&gt;17&lt;/ref-type&gt;&lt;contributors&gt;&lt;authors&gt;&lt;author&gt;Mullowney, Darrell&lt;/author&gt;&lt;author&gt;Maillet, Gary&lt;/author&gt;&lt;author&gt;Dawe, Earl&lt;/author&gt;&lt;author&gt;Rose, George&lt;/author&gt;&lt;author&gt;Rowe, Sherrylynn&lt;/author&gt;&lt;/authors&gt;&lt;/contributors&gt;&lt;titles&gt;&lt;title&gt;&lt;style face="normal" font="default" size="100%"&gt;Spawning delays of northern capelin (&lt;/style&gt;&lt;style face="italic" font="default" size="100%"&gt;Mallotus villosus&lt;/style&gt;&lt;style face="normal" font="default" size="100%"&gt;) and recovery dynamics: A mismatch with ice-mediated spring bloom?&lt;/style&gt;&lt;/title&gt;&lt;secondary-title&gt;Progress in Oceanography&lt;/secondary-title&gt;&lt;/titles&gt;&lt;periodical&gt;&lt;full-title&gt;Progress in Oceanography&lt;/full-title&gt;&lt;/periodical&gt;&lt;pages&gt;144-152&lt;/pages&gt;&lt;volume&gt;141&lt;/volume&gt;&lt;dates&gt;&lt;year&gt;2016&lt;/year&gt;&lt;pub-dates&gt;&lt;date&gt;2//&lt;/date&gt;&lt;/pub-dates&gt;&lt;/dates&gt;&lt;isbn&gt;0079-6611&lt;/isbn&gt;&lt;urls&gt;&lt;related-urls&gt;&lt;url&gt;http://www.sciencedirect.com/science/article/pii/S0079661115002529&lt;/url&gt;&lt;/related-urls&gt;&lt;/urls&gt;&lt;electronic-resource-num&gt;http://dx.doi.org/10.1016/j.pocean.2015.12.006&lt;/electronic-resource-num&gt;&lt;/record&gt;&lt;/Cite&gt;&lt;/EndNote&gt;</w:instrText>
      </w:r>
      <w:r>
        <w:fldChar w:fldCharType="separate"/>
      </w:r>
      <w:r>
        <w:t>(2016)</w:t>
      </w:r>
      <w:r>
        <w:fldChar w:fldCharType="end"/>
      </w:r>
      <w:r>
        <w:t xml:space="preserve"> analyzed virtually the same data set as Buren </w:t>
      </w:r>
      <w:r w:rsidRPr="00017088">
        <w:rPr>
          <w:i/>
        </w:rPr>
        <w:t>et al</w:t>
      </w:r>
      <w:r>
        <w:t xml:space="preserve">. </w:t>
      </w:r>
      <w:r>
        <w:fldChar w:fldCharType="begin"/>
      </w:r>
      <w:r>
        <w:instrText xml:space="preserve"> ADDIN EN.CITE &lt;EndNote&gt;&lt;Cite ExcludeAuth="1"&gt;&lt;Author&gt;Buren&lt;/Author&gt;&lt;Year&gt;2014&lt;/Year&gt;&lt;RecNum&gt;743&lt;/RecNum&gt;&lt;DisplayText&gt;(2014)&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EndNote&gt;</w:instrText>
      </w:r>
      <w:r>
        <w:fldChar w:fldCharType="separate"/>
      </w:r>
      <w:r>
        <w:rPr>
          <w:noProof/>
        </w:rPr>
        <w:t>(2014)</w:t>
      </w:r>
      <w:r>
        <w:fldChar w:fldCharType="end"/>
      </w:r>
      <w:r>
        <w:t xml:space="preserve"> (Figure 1), and reached different conclusions. These authors postulated that the mechanism that modulates capelin abundance on the Newfoundland and Labrador Shelf is survival through the juvenile stage (age 0), explained by an interaction between </w:t>
      </w:r>
      <w:r w:rsidRPr="00CB1FF5">
        <w:t xml:space="preserve">a match–mismatch index (of timing of capelin spawning and timing of the spring bloom) and abundance of juvenile stages of </w:t>
      </w:r>
      <w:r w:rsidRPr="00CB1FF5">
        <w:rPr>
          <w:i/>
        </w:rPr>
        <w:t xml:space="preserve">C. </w:t>
      </w:r>
      <w:proofErr w:type="spellStart"/>
      <w:r w:rsidRPr="00CB1FF5">
        <w:rPr>
          <w:i/>
        </w:rPr>
        <w:t>finmarchicus</w:t>
      </w:r>
      <w:proofErr w:type="spellEnd"/>
      <w:r w:rsidRPr="00CB1FF5">
        <w:t xml:space="preserve">. </w:t>
      </w:r>
    </w:p>
    <w:p w:rsidR="007F2561" w:rsidRDefault="007F2561" w:rsidP="007F2561">
      <w:r>
        <w:lastRenderedPageBreak/>
        <w:t>In this letter we repeat the analyses presented in Buren et al. (2014), assuming that capelin is regulated at the juvenile stage (</w:t>
      </w:r>
      <w:proofErr w:type="spellStart"/>
      <w:r>
        <w:t>Mullowney</w:t>
      </w:r>
      <w:proofErr w:type="spellEnd"/>
      <w:r>
        <w:t xml:space="preserve"> et al.’s (2016) conclusion), and compare the empirical support of both hypotheses (juvenile vs pre-spawning mortality). In addition, we critique </w:t>
      </w:r>
      <w:proofErr w:type="spellStart"/>
      <w:r>
        <w:t>Mullowney</w:t>
      </w:r>
      <w:proofErr w:type="spellEnd"/>
      <w:r>
        <w:t xml:space="preserve"> </w:t>
      </w:r>
      <w:r w:rsidRPr="00CB1FF5">
        <w:rPr>
          <w:i/>
        </w:rPr>
        <w:t>et al</w:t>
      </w:r>
      <w:r>
        <w:t xml:space="preserve">. </w:t>
      </w:r>
      <w:r>
        <w:fldChar w:fldCharType="begin"/>
      </w:r>
      <w:r>
        <w:instrText xml:space="preserve"> ADDIN EN.CITE &lt;EndNote&gt;&lt;Cite ExcludeAuth="1"&gt;&lt;Author&gt;Mullowney&lt;/Author&gt;&lt;Year&gt;2016&lt;/Year&gt;&lt;RecNum&gt;826&lt;/RecNum&gt;&lt;DisplayText&gt;(2016)&lt;/DisplayText&gt;&lt;record&gt;&lt;rec-number&gt;826&lt;/rec-number&gt;&lt;foreign-keys&gt;&lt;key app="EN" db-id="2pv5prxr6xz2a4ea50h5dww0ewvx0ttdtdsa" timestamp="1453735884"&gt;826&lt;/key&gt;&lt;/foreign-keys&gt;&lt;ref-type name="Journal Article"&gt;17&lt;/ref-type&gt;&lt;contributors&gt;&lt;authors&gt;&lt;author&gt;Mullowney, Darrell&lt;/author&gt;&lt;author&gt;Maillet, Gary&lt;/author&gt;&lt;author&gt;Dawe, Earl&lt;/author&gt;&lt;author&gt;Rose, George&lt;/author&gt;&lt;author&gt;Rowe, Sherrylynn&lt;/author&gt;&lt;/authors&gt;&lt;/contributors&gt;&lt;titles&gt;&lt;title&gt;&lt;style face="normal" font="default" size="100%"&gt;Spawning delays of northern capelin (&lt;/style&gt;&lt;style face="italic" font="default" size="100%"&gt;Mallotus villosus&lt;/style&gt;&lt;style face="normal" font="default" size="100%"&gt;) and recovery dynamics: A mismatch with ice-mediated spring bloom?&lt;/style&gt;&lt;/title&gt;&lt;secondary-title&gt;Progress in Oceanography&lt;/secondary-title&gt;&lt;/titles&gt;&lt;periodical&gt;&lt;full-title&gt;Progress in Oceanography&lt;/full-title&gt;&lt;/periodical&gt;&lt;pages&gt;144-152&lt;/pages&gt;&lt;volume&gt;141&lt;/volume&gt;&lt;dates&gt;&lt;year&gt;2016&lt;/year&gt;&lt;pub-dates&gt;&lt;date&gt;2//&lt;/date&gt;&lt;/pub-dates&gt;&lt;/dates&gt;&lt;isbn&gt;0079-6611&lt;/isbn&gt;&lt;urls&gt;&lt;related-urls&gt;&lt;url&gt;http://www.sciencedirect.com/science/article/pii/S0079661115002529&lt;/url&gt;&lt;/related-urls&gt;&lt;/urls&gt;&lt;electronic-resource-num&gt;http://dx.doi.org/10.1016/j.pocean.2015.12.006&lt;/electronic-resource-num&gt;&lt;/record&gt;&lt;/Cite&gt;&lt;/EndNote&gt;</w:instrText>
      </w:r>
      <w:r>
        <w:fldChar w:fldCharType="separate"/>
      </w:r>
      <w:r>
        <w:t>(2016)</w:t>
      </w:r>
      <w:r>
        <w:fldChar w:fldCharType="end"/>
      </w:r>
      <w:r>
        <w:t xml:space="preserve">, breaking it down in 3 main sections, namely:, 1) the data </w:t>
      </w:r>
      <w:proofErr w:type="spellStart"/>
      <w:r>
        <w:t>Mullowney</w:t>
      </w:r>
      <w:proofErr w:type="spellEnd"/>
      <w:r>
        <w:t xml:space="preserve"> </w:t>
      </w:r>
      <w:r w:rsidRPr="00CB1FF5">
        <w:rPr>
          <w:i/>
        </w:rPr>
        <w:t>et al</w:t>
      </w:r>
      <w:r>
        <w:t xml:space="preserve">. </w:t>
      </w:r>
      <w:r>
        <w:fldChar w:fldCharType="begin"/>
      </w:r>
      <w:r>
        <w:instrText xml:space="preserve"> ADDIN EN.CITE &lt;EndNote&gt;&lt;Cite ExcludeAuth="1"&gt;&lt;Author&gt;Mullowney&lt;/Author&gt;&lt;Year&gt;2016&lt;/Year&gt;&lt;RecNum&gt;826&lt;/RecNum&gt;&lt;DisplayText&gt;(2016)&lt;/DisplayText&gt;&lt;record&gt;&lt;rec-number&gt;826&lt;/rec-number&gt;&lt;foreign-keys&gt;&lt;key app="EN" db-id="2pv5prxr6xz2a4ea50h5dww0ewvx0ttdtdsa" timestamp="1453735884"&gt;826&lt;/key&gt;&lt;/foreign-keys&gt;&lt;ref-type name="Journal Article"&gt;17&lt;/ref-type&gt;&lt;contributors&gt;&lt;authors&gt;&lt;author&gt;Mullowney, Darrell&lt;/author&gt;&lt;author&gt;Maillet, Gary&lt;/author&gt;&lt;author&gt;Dawe, Earl&lt;/author&gt;&lt;author&gt;Rose, George&lt;/author&gt;&lt;author&gt;Rowe, Sherrylynn&lt;/author&gt;&lt;/authors&gt;&lt;/contributors&gt;&lt;titles&gt;&lt;title&gt;&lt;style face="normal" font="default" size="100%"&gt;Spawning delays of northern capelin (&lt;/style&gt;&lt;style face="italic" font="default" size="100%"&gt;Mallotus villosus&lt;/style&gt;&lt;style face="normal" font="default" size="100%"&gt;) and recovery dynamics: A mismatch with ice-mediated spring bloom?&lt;/style&gt;&lt;/title&gt;&lt;secondary-title&gt;Progress in Oceanography&lt;/secondary-title&gt;&lt;/titles&gt;&lt;periodical&gt;&lt;full-title&gt;Progress in Oceanography&lt;/full-title&gt;&lt;/periodical&gt;&lt;pages&gt;144-152&lt;/pages&gt;&lt;volume&gt;141&lt;/volume&gt;&lt;dates&gt;&lt;year&gt;2016&lt;/year&gt;&lt;pub-dates&gt;&lt;date&gt;2//&lt;/date&gt;&lt;/pub-dates&gt;&lt;/dates&gt;&lt;isbn&gt;0079-6611&lt;/isbn&gt;&lt;urls&gt;&lt;related-urls&gt;&lt;url&gt;http://www.sciencedirect.com/science/article/pii/S0079661115002529&lt;/url&gt;&lt;/related-urls&gt;&lt;/urls&gt;&lt;electronic-resource-num&gt;http://dx.doi.org/10.1016/j.pocean.2015.12.006&lt;/electronic-resource-num&gt;&lt;/record&gt;&lt;/Cite&gt;&lt;/EndNote&gt;</w:instrText>
      </w:r>
      <w:r>
        <w:fldChar w:fldCharType="separate"/>
      </w:r>
      <w:r>
        <w:t>(2016)</w:t>
      </w:r>
      <w:r>
        <w:fldChar w:fldCharType="end"/>
      </w:r>
      <w:r>
        <w:t xml:space="preserve"> used to analyze year class strength of capelin is not appropriate to test this hypothesis, 2) there are several flaws in the analyses carried out in </w:t>
      </w:r>
      <w:proofErr w:type="spellStart"/>
      <w:r w:rsidRPr="003628EF">
        <w:t>Mullowney</w:t>
      </w:r>
      <w:proofErr w:type="spellEnd"/>
      <w:r w:rsidRPr="003628EF">
        <w:t xml:space="preserve"> </w:t>
      </w:r>
      <w:r w:rsidRPr="003628EF">
        <w:rPr>
          <w:i/>
        </w:rPr>
        <w:t>et al</w:t>
      </w:r>
      <w:r w:rsidRPr="003628EF">
        <w:t xml:space="preserve">. </w:t>
      </w:r>
      <w:r w:rsidRPr="003628EF">
        <w:fldChar w:fldCharType="begin"/>
      </w:r>
      <w:r w:rsidRPr="003628EF">
        <w:instrText xml:space="preserve"> ADDIN EN.CITE &lt;EndNote&gt;&lt;Cite ExcludeAuth="1"&gt;&lt;Author&gt;Mullowney&lt;/Author&gt;&lt;Year&gt;2016&lt;/Year&gt;&lt;RecNum&gt;826&lt;/RecNum&gt;&lt;DisplayText&gt;(2016)&lt;/DisplayText&gt;&lt;record&gt;&lt;rec-number&gt;826&lt;/rec-number&gt;&lt;foreign-keys&gt;&lt;key app="EN" db-id="2pv5prxr6xz2a4ea50h5dww0ewvx0ttdtdsa" timestamp="1453735884"&gt;826&lt;/key&gt;&lt;/foreign-keys&gt;&lt;ref-type name="Journal Article"&gt;17&lt;/ref-type&gt;&lt;contributors&gt;&lt;authors&gt;&lt;author&gt;Mullowney, Darrell&lt;/author&gt;&lt;author&gt;Maillet, Gary&lt;/author&gt;&lt;author&gt;Dawe, Earl&lt;/author&gt;&lt;author&gt;Rose, George&lt;/author&gt;&lt;author&gt;Rowe, Sherrylynn&lt;/author&gt;&lt;/authors&gt;&lt;/contributors&gt;&lt;titles&gt;&lt;title&gt;&lt;style face="normal" font="default" size="100%"&gt;Spawning delays of northern capelin (&lt;/style&gt;&lt;style face="italic" font="default" size="100%"&gt;Mallotus villosus&lt;/style&gt;&lt;style face="normal" font="default" size="100%"&gt;) and recovery dynamics: A mismatch with ice-mediated spring bloom?&lt;/style&gt;&lt;/title&gt;&lt;secondary-title&gt;Progress in Oceanography&lt;/secondary-title&gt;&lt;/titles&gt;&lt;periodical&gt;&lt;full-title&gt;Progress in Oceanography&lt;/full-title&gt;&lt;/periodical&gt;&lt;pages&gt;144-152&lt;/pages&gt;&lt;volume&gt;141&lt;/volume&gt;&lt;dates&gt;&lt;year&gt;2016&lt;/year&gt;&lt;pub-dates&gt;&lt;date&gt;2//&lt;/date&gt;&lt;/pub-dates&gt;&lt;/dates&gt;&lt;isbn&gt;0079-6611&lt;/isbn&gt;&lt;urls&gt;&lt;related-urls&gt;&lt;url&gt;http://www.sciencedirect.com/science/article/pii/S0079661115002529&lt;/url&gt;&lt;/related-urls&gt;&lt;/urls&gt;&lt;electronic-resource-num&gt;http://dx.doi.org/10.1016/j.pocean.2015.12.006&lt;/electronic-resource-num&gt;&lt;/record&gt;&lt;/Cite&gt;&lt;/EndNote&gt;</w:instrText>
      </w:r>
      <w:r w:rsidRPr="003628EF">
        <w:fldChar w:fldCharType="separate"/>
      </w:r>
      <w:r w:rsidRPr="003628EF">
        <w:t>(2016)</w:t>
      </w:r>
      <w:r w:rsidRPr="003628EF">
        <w:fldChar w:fldCharType="end"/>
      </w:r>
      <w:r>
        <w:t xml:space="preserve">, and 3) </w:t>
      </w:r>
      <w:proofErr w:type="spellStart"/>
      <w:r w:rsidRPr="003628EF">
        <w:t>Mullowney</w:t>
      </w:r>
      <w:proofErr w:type="spellEnd"/>
      <w:r w:rsidRPr="003628EF">
        <w:t xml:space="preserve"> </w:t>
      </w:r>
      <w:r w:rsidRPr="003628EF">
        <w:rPr>
          <w:i/>
        </w:rPr>
        <w:t>et al</w:t>
      </w:r>
      <w:r w:rsidRPr="003628EF">
        <w:t xml:space="preserve">. </w:t>
      </w:r>
      <w:r w:rsidRPr="003628EF">
        <w:fldChar w:fldCharType="begin"/>
      </w:r>
      <w:r w:rsidRPr="003628EF">
        <w:instrText xml:space="preserve"> ADDIN EN.CITE &lt;EndNote&gt;&lt;Cite ExcludeAuth="1"&gt;&lt;Author&gt;Mullowney&lt;/Author&gt;&lt;Year&gt;2016&lt;/Year&gt;&lt;RecNum&gt;826&lt;/RecNum&gt;&lt;DisplayText&gt;(2016)&lt;/DisplayText&gt;&lt;record&gt;&lt;rec-number&gt;826&lt;/rec-number&gt;&lt;foreign-keys&gt;&lt;key app="EN" db-id="2pv5prxr6xz2a4ea50h5dww0ewvx0ttdtdsa" timestamp="1453735884"&gt;826&lt;/key&gt;&lt;/foreign-keys&gt;&lt;ref-type name="Journal Article"&gt;17&lt;/ref-type&gt;&lt;contributors&gt;&lt;authors&gt;&lt;author&gt;Mullowney, Darrell&lt;/author&gt;&lt;author&gt;Maillet, Gary&lt;/author&gt;&lt;author&gt;Dawe, Earl&lt;/author&gt;&lt;author&gt;Rose, George&lt;/author&gt;&lt;author&gt;Rowe, Sherrylynn&lt;/author&gt;&lt;/authors&gt;&lt;/contributors&gt;&lt;titles&gt;&lt;title&gt;&lt;style face="normal" font="default" size="100%"&gt;Spawning delays of northern capelin (&lt;/style&gt;&lt;style face="italic" font="default" size="100%"&gt;Mallotus villosus&lt;/style&gt;&lt;style face="normal" font="default" size="100%"&gt;) and recovery dynamics: A mismatch with ice-mediated spring bloom?&lt;/style&gt;&lt;/title&gt;&lt;secondary-title&gt;Progress in Oceanography&lt;/secondary-title&gt;&lt;/titles&gt;&lt;periodical&gt;&lt;full-title&gt;Progress in Oceanography&lt;/full-title&gt;&lt;/periodical&gt;&lt;pages&gt;144-152&lt;/pages&gt;&lt;volume&gt;141&lt;/volume&gt;&lt;dates&gt;&lt;year&gt;2016&lt;/year&gt;&lt;pub-dates&gt;&lt;date&gt;2//&lt;/date&gt;&lt;/pub-dates&gt;&lt;/dates&gt;&lt;isbn&gt;0079-6611&lt;/isbn&gt;&lt;urls&gt;&lt;related-urls&gt;&lt;url&gt;http://www.sciencedirect.com/science/article/pii/S0079661115002529&lt;/url&gt;&lt;/related-urls&gt;&lt;/urls&gt;&lt;electronic-resource-num&gt;http://dx.doi.org/10.1016/j.pocean.2015.12.006&lt;/electronic-resource-num&gt;&lt;/record&gt;&lt;/Cite&gt;&lt;/EndNote&gt;</w:instrText>
      </w:r>
      <w:r w:rsidRPr="003628EF">
        <w:fldChar w:fldCharType="separate"/>
      </w:r>
      <w:r w:rsidRPr="003628EF">
        <w:t>(2016)</w:t>
      </w:r>
      <w:r w:rsidRPr="003628EF">
        <w:fldChar w:fldCharType="end"/>
      </w:r>
      <w:r>
        <w:t xml:space="preserve"> made some inappropriate interpretations of their results and of the existing literature.</w:t>
      </w:r>
    </w:p>
    <w:p w:rsidR="007F2561" w:rsidRDefault="007F2561"/>
    <w:p w:rsidR="007F2561" w:rsidRDefault="007F2561"/>
    <w:p w:rsidR="007F2561" w:rsidRDefault="007F2561"/>
    <w:p w:rsidR="00AE19B0" w:rsidRDefault="00AE19B0" w:rsidP="00AE19B0">
      <w:pPr>
        <w:pStyle w:val="Heading2"/>
      </w:pPr>
      <w:r>
        <w:t>References</w:t>
      </w:r>
    </w:p>
    <w:p w:rsidR="00254581" w:rsidRPr="00254581" w:rsidRDefault="007F2561" w:rsidP="00254581">
      <w:pPr>
        <w:pStyle w:val="EndNoteBibliography"/>
        <w:spacing w:after="0"/>
        <w:ind w:left="720" w:hanging="720"/>
      </w:pPr>
      <w:r>
        <w:fldChar w:fldCharType="begin"/>
      </w:r>
      <w:r>
        <w:instrText xml:space="preserve"> ADDIN EN.REFLIST </w:instrText>
      </w:r>
      <w:r>
        <w:fldChar w:fldCharType="separate"/>
      </w:r>
      <w:r w:rsidR="00254581" w:rsidRPr="00254581">
        <w:t>Alheit J, Roy C, Kifani S (2009) Decadal-scale variability in populations. In: Checkley D, Alheit J, Oozeki Y, Roy C (eds) Climate Change and Small Pelagic Fish. Cambridge University Press, Cambridge, UK</w:t>
      </w:r>
    </w:p>
    <w:p w:rsidR="00254581" w:rsidRPr="00254581" w:rsidRDefault="00254581" w:rsidP="00254581">
      <w:pPr>
        <w:pStyle w:val="EndNoteBibliography"/>
        <w:spacing w:after="0"/>
        <w:ind w:left="720" w:hanging="720"/>
      </w:pPr>
      <w:r w:rsidRPr="00254581">
        <w:t>Buren AD, Koen-Alonso M, Pepin P, Mowbray F, Nakashima BS, Stenson GB, Ollerhead N, Montevecchi WA (2014) Bottom-up regulation of capelin, a keystone forage species. PLoS ONE 9:e87589</w:t>
      </w:r>
    </w:p>
    <w:p w:rsidR="00254581" w:rsidRPr="00254581" w:rsidRDefault="00254581" w:rsidP="00254581">
      <w:pPr>
        <w:pStyle w:val="EndNoteBibliography"/>
        <w:spacing w:after="0"/>
        <w:ind w:left="720" w:hanging="720"/>
      </w:pPr>
      <w:r w:rsidRPr="00254581">
        <w:t>Carscadden JE, Frank KT, Leggett WC (2001) Ecosystem changes and the effects on capelin (</w:t>
      </w:r>
      <w:r w:rsidRPr="00254581">
        <w:rPr>
          <w:i/>
        </w:rPr>
        <w:t>Mallotus villosus</w:t>
      </w:r>
      <w:r w:rsidRPr="00254581">
        <w:t>), a major forage species. Canadian Journal of Fisheries and Aquatic Sciences 58:73-85</w:t>
      </w:r>
    </w:p>
    <w:p w:rsidR="00254581" w:rsidRPr="00254581" w:rsidRDefault="00254581" w:rsidP="00254581">
      <w:pPr>
        <w:pStyle w:val="EndNoteBibliography"/>
        <w:spacing w:after="0"/>
        <w:ind w:left="720" w:hanging="720"/>
      </w:pPr>
      <w:r w:rsidRPr="00254581">
        <w:t>Carscadden JE, Gjøsæter H, Vilhjálmsson H (2013) A comparison of recent changes in distribution of capelin (</w:t>
      </w:r>
      <w:r w:rsidRPr="00254581">
        <w:rPr>
          <w:i/>
        </w:rPr>
        <w:t>Mallotus villosus)</w:t>
      </w:r>
      <w:r w:rsidRPr="00254581">
        <w:t xml:space="preserve"> in the Barents Sea, around Iceland and in the Northwest Atlantic. Progress in Oceanography</w:t>
      </w:r>
    </w:p>
    <w:p w:rsidR="00254581" w:rsidRPr="00254581" w:rsidRDefault="00254581" w:rsidP="00254581">
      <w:pPr>
        <w:pStyle w:val="EndNoteBibliography"/>
        <w:spacing w:after="0"/>
        <w:ind w:left="720" w:hanging="720"/>
      </w:pPr>
      <w:r w:rsidRPr="00254581">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rsidR="00254581" w:rsidRPr="00254581" w:rsidRDefault="00254581" w:rsidP="00254581">
      <w:pPr>
        <w:pStyle w:val="EndNoteBibliography"/>
        <w:spacing w:after="0"/>
        <w:ind w:left="720" w:hanging="720"/>
      </w:pPr>
      <w:r w:rsidRPr="00254581">
        <w:t>Chavez FP, Ryan J, Lluch-Cota SE, Ñiquen MC (2003) From anchovies to sardines and back: multidecadal change in the Pacific Ocean. Science 299:217-221</w:t>
      </w:r>
    </w:p>
    <w:p w:rsidR="00254581" w:rsidRPr="00254581" w:rsidRDefault="00254581" w:rsidP="00254581">
      <w:pPr>
        <w:pStyle w:val="EndNoteBibliography"/>
        <w:spacing w:after="0"/>
        <w:ind w:left="720" w:hanging="720"/>
      </w:pPr>
      <w:r w:rsidRPr="00254581">
        <w:t>DFO (2008) Assessment of capelin in SA2+Div. 3KL in 2008. DFO Canadian Science Advisory Secretariat Science Advisory Report 2008/054</w:t>
      </w:r>
    </w:p>
    <w:p w:rsidR="00254581" w:rsidRPr="00254581" w:rsidRDefault="00254581" w:rsidP="00254581">
      <w:pPr>
        <w:pStyle w:val="EndNoteBibliography"/>
        <w:spacing w:after="0"/>
        <w:ind w:left="720" w:hanging="720"/>
      </w:pPr>
      <w:r w:rsidRPr="00254581">
        <w:t xml:space="preserve">DFO (2010) Assessment of capelin in SA2+Div. 3KL in 2010. </w:t>
      </w:r>
    </w:p>
    <w:p w:rsidR="00254581" w:rsidRPr="00254581" w:rsidRDefault="00254581" w:rsidP="00254581">
      <w:pPr>
        <w:pStyle w:val="EndNoteBibliography"/>
        <w:spacing w:after="0"/>
        <w:ind w:left="720" w:hanging="720"/>
      </w:pPr>
      <w:r w:rsidRPr="00254581">
        <w:t>DFO (2013) Assessment of capelin in SA2 + Div. 3KL in 2013. DFO Canadian Science Advisory Secretariat Science Advisory Report 2013/11</w:t>
      </w:r>
    </w:p>
    <w:p w:rsidR="00254581" w:rsidRPr="00254581" w:rsidRDefault="00254581" w:rsidP="00254581">
      <w:pPr>
        <w:pStyle w:val="EndNoteBibliography"/>
        <w:spacing w:after="0"/>
        <w:ind w:left="720" w:hanging="720"/>
      </w:pPr>
      <w:r w:rsidRPr="00254581">
        <w:t>Gjøsæter H, Bogstad B, Tjelmeland S (2009) Ecosystem effects of the three capelin stock collapses in the Barents Sea. Marine Biology Research 5:40-53</w:t>
      </w:r>
    </w:p>
    <w:p w:rsidR="00254581" w:rsidRPr="00254581" w:rsidRDefault="00254581" w:rsidP="00254581">
      <w:pPr>
        <w:pStyle w:val="EndNoteBibliography"/>
        <w:spacing w:after="0"/>
        <w:ind w:left="720" w:hanging="720"/>
      </w:pPr>
      <w:r w:rsidRPr="00254581">
        <w:t>Gomes MdC, Haedrich RL, Villagarcia MG (1995) Spatial and temporal changes in the groundfish assemblages on the north-east Newfoundland/Labrador Shelf, north-west Atlantic, 1978-1991. Fisheries Oceanography 4:85-101</w:t>
      </w:r>
    </w:p>
    <w:p w:rsidR="00254581" w:rsidRPr="00254581" w:rsidRDefault="00254581" w:rsidP="00254581">
      <w:pPr>
        <w:pStyle w:val="EndNoteBibliography"/>
        <w:spacing w:after="0"/>
        <w:ind w:left="720" w:hanging="720"/>
      </w:pPr>
      <w:r w:rsidRPr="00254581">
        <w:t>Hammill MO, Stenson GB, Doniol-Valcroze T, Mosnier A (2011) Northwest Atlantic harp seals population trends, 1952-2012. DFO Canadian Science Advisory Secretariat Research Document 2011/099</w:t>
      </w:r>
    </w:p>
    <w:p w:rsidR="00254581" w:rsidRPr="00254581" w:rsidRDefault="00254581" w:rsidP="00254581">
      <w:pPr>
        <w:pStyle w:val="EndNoteBibliography"/>
        <w:spacing w:after="0"/>
        <w:ind w:left="720" w:hanging="720"/>
      </w:pPr>
      <w:r w:rsidRPr="00254581">
        <w:t xml:space="preserve">Hutchings JA, Myers RA (1994) What can be learned from the collapse of a renewable resource? Atlantic cod, </w:t>
      </w:r>
      <w:r w:rsidRPr="00254581">
        <w:rPr>
          <w:i/>
        </w:rPr>
        <w:t>Gadus morhua</w:t>
      </w:r>
      <w:r w:rsidRPr="00254581">
        <w:t>, of Newfoundland and Labrador. Canadian Journal of Fisheries and Aquatic Sciences 51:2126-2146</w:t>
      </w:r>
    </w:p>
    <w:p w:rsidR="00254581" w:rsidRPr="00254581" w:rsidRDefault="00254581" w:rsidP="00254581">
      <w:pPr>
        <w:pStyle w:val="EndNoteBibliography"/>
        <w:spacing w:after="0"/>
        <w:ind w:left="720" w:hanging="720"/>
      </w:pPr>
      <w:r w:rsidRPr="00254581">
        <w:lastRenderedPageBreak/>
        <w:t>ICES (2017) Report of the North Western Working Group (NWWG). Copenhagen, Denmark</w:t>
      </w:r>
    </w:p>
    <w:p w:rsidR="00254581" w:rsidRPr="00254581" w:rsidRDefault="00254581" w:rsidP="00254581">
      <w:pPr>
        <w:pStyle w:val="EndNoteBibliography"/>
        <w:spacing w:after="0"/>
        <w:ind w:left="720" w:hanging="720"/>
      </w:pPr>
      <w:r w:rsidRPr="00254581">
        <w:t>Jangaard PM (1974) The capelin (</w:t>
      </w:r>
      <w:r w:rsidRPr="00254581">
        <w:rPr>
          <w:i/>
        </w:rPr>
        <w:t>Mallotus villosus</w:t>
      </w:r>
      <w:r w:rsidRPr="00254581">
        <w:t>): biology, distribution, exploitation, utilization, and composition. Bulletin of the Fisheries Research Board of Canada 186:1-70</w:t>
      </w:r>
    </w:p>
    <w:p w:rsidR="00254581" w:rsidRPr="00254581" w:rsidRDefault="00254581" w:rsidP="00254581">
      <w:pPr>
        <w:pStyle w:val="EndNoteBibliography"/>
        <w:spacing w:after="0"/>
        <w:ind w:left="720" w:hanging="720"/>
      </w:pPr>
      <w:r w:rsidRPr="00254581">
        <w:t xml:space="preserve">Koen-Alonso M, Pepin P, Mowbray F (2010) Exploring the role of environmental and anthropogenic drivers in the trajectories of core fish species of the Newfoundland-Labrador marine community. </w:t>
      </w:r>
    </w:p>
    <w:p w:rsidR="00254581" w:rsidRPr="00254581" w:rsidRDefault="00254581" w:rsidP="00254581">
      <w:pPr>
        <w:pStyle w:val="EndNoteBibliography"/>
        <w:spacing w:after="0"/>
        <w:ind w:left="720" w:hanging="720"/>
      </w:pPr>
      <w:r w:rsidRPr="00254581">
        <w:t>Lavigne DM (1996) Ecological interactions between marine mammals, commercial fisheries and their prey: unravelling the tangled web. In: Montevecchi WA (ed) Studies of high-latitude seabirds 4 Trophic relationships and energetics of endotherms in cold ocean systems, Book No. 91</w:t>
      </w:r>
    </w:p>
    <w:p w:rsidR="00254581" w:rsidRPr="00254581" w:rsidRDefault="00254581" w:rsidP="00254581">
      <w:pPr>
        <w:pStyle w:val="EndNoteBibliography"/>
        <w:spacing w:after="0"/>
        <w:ind w:left="720" w:hanging="720"/>
      </w:pPr>
      <w:r w:rsidRPr="00254581">
        <w:t>Lilly GR, Parsons DG, Kulka DW (2000) Was the increase in shrimp biomass on the northeast Newfoundland shelf a consequence of a release in predation pressure from cod? Journal of Northwest Atlantic Fishery Science 27:45-61</w:t>
      </w:r>
    </w:p>
    <w:p w:rsidR="00254581" w:rsidRPr="00254581" w:rsidRDefault="00254581" w:rsidP="00254581">
      <w:pPr>
        <w:pStyle w:val="EndNoteBibliography"/>
        <w:spacing w:after="0"/>
        <w:ind w:left="720" w:hanging="720"/>
      </w:pPr>
      <w:r w:rsidRPr="00254581">
        <w:t>Mullowney D, Maillet G, Dawe E, Rose G, Rowe S (2016) Spawning delays of northern capelin (</w:t>
      </w:r>
      <w:r w:rsidRPr="00254581">
        <w:rPr>
          <w:i/>
        </w:rPr>
        <w:t>Mallotus villosus</w:t>
      </w:r>
      <w:r w:rsidRPr="00254581">
        <w:t>) and recovery dynamics: A mismatch with ice-mediated spring bloom? Progress in Oceanography 141:144-152</w:t>
      </w:r>
    </w:p>
    <w:p w:rsidR="00254581" w:rsidRPr="00254581" w:rsidRDefault="00254581" w:rsidP="00254581">
      <w:pPr>
        <w:pStyle w:val="EndNoteBibliography"/>
        <w:spacing w:after="0"/>
        <w:ind w:left="720" w:hanging="720"/>
      </w:pPr>
      <w:r w:rsidRPr="00254581">
        <w:t>Murphy HM, Pepin P, Robert D (2018) Re-visiting the drivers of capelin recruitment in Newfoundland since 1991. Fisheries Research 200:1-10</w:t>
      </w:r>
    </w:p>
    <w:p w:rsidR="00254581" w:rsidRPr="00254581" w:rsidRDefault="00254581" w:rsidP="00254581">
      <w:pPr>
        <w:pStyle w:val="EndNoteBibliography"/>
        <w:spacing w:after="0"/>
        <w:ind w:left="720" w:hanging="720"/>
      </w:pPr>
      <w:r w:rsidRPr="00254581">
        <w:t>Nakashima BS, Wheeler JP (2002) Capelin (</w:t>
      </w:r>
      <w:r w:rsidRPr="00254581">
        <w:rPr>
          <w:i/>
        </w:rPr>
        <w:t>Mallotus villosus</w:t>
      </w:r>
      <w:r w:rsidRPr="00254581">
        <w:t>) spawning behaviour in Newfoundland waters - the interaction between beach and demersal spawning. ICES Journal of Marine Science 59:909-916</w:t>
      </w:r>
    </w:p>
    <w:p w:rsidR="00254581" w:rsidRPr="00254581" w:rsidRDefault="00254581" w:rsidP="00254581">
      <w:pPr>
        <w:pStyle w:val="EndNoteBibliography"/>
        <w:spacing w:after="0"/>
        <w:ind w:left="720" w:hanging="720"/>
      </w:pPr>
      <w:r w:rsidRPr="00254581">
        <w:t>Pálsson ÓK, Gislason A, Guðfinnsson HG, Gunnarsson B, Ólafsdóttir SR, Petursdottir H, Sveinbjörnsson S, Thorisson K, Valdimarsson H (2012) Ecosystem structure in the Iceland Sea and recent changes to the capelin (Mallotus villosus) population. ICES Journal of Marine Science 69:1242-1254</w:t>
      </w:r>
    </w:p>
    <w:p w:rsidR="00254581" w:rsidRPr="00254581" w:rsidRDefault="00254581" w:rsidP="00254581">
      <w:pPr>
        <w:pStyle w:val="EndNoteBibliography"/>
        <w:spacing w:after="0"/>
        <w:ind w:left="720" w:hanging="720"/>
      </w:pPr>
      <w:r w:rsidRPr="00254581">
        <w:t>Pikitch EK, Boersma PD, Boyd IL, Conover DO, Cury PM, Essington TE, Heppell SS, Houde ED, Mangel M, Pauly D, Plagányi E, Sainsbury KJ, Steneck RS (2012) Little fish: big impact: managing a crucial link in ocean food webs. Lenfest Ocean Program, Washington, DC</w:t>
      </w:r>
    </w:p>
    <w:p w:rsidR="00254581" w:rsidRPr="00254581" w:rsidRDefault="00254581" w:rsidP="00254581">
      <w:pPr>
        <w:pStyle w:val="EndNoteBibliography"/>
        <w:spacing w:after="0"/>
        <w:ind w:left="720" w:hanging="720"/>
      </w:pPr>
      <w:r w:rsidRPr="00254581">
        <w:t>Rice J (2002) Changes to the large marine ecosystem of the Newfoundland-Labrador shelf. In: Sherman K, Skjoldal HR (eds) Large marine ecosystems of the North Atlantic. Elsevier Science B.V.</w:t>
      </w:r>
    </w:p>
    <w:p w:rsidR="00254581" w:rsidRPr="00254581" w:rsidRDefault="00254581" w:rsidP="00254581">
      <w:pPr>
        <w:pStyle w:val="EndNoteBibliography"/>
        <w:spacing w:after="0"/>
        <w:ind w:left="720" w:hanging="720"/>
      </w:pPr>
      <w:r w:rsidRPr="00254581">
        <w:t>Schwartzlose RA, Alheit J, Bakun A, Baumgartner TR, Cloete R, Crawford RJM, Fletcher WJ, Green-Ruiz Y, Hagen E, Kawasaki T, Lluch-Belda D, Lluch-Cota SE, MacCall AD, Matsuura Y, Névarez-Martínez MO, Parrish RH, Roy C, Serra R, Shust KV, Ward MN, Zuzunaga JZ (1999) Worldwide large-scale fluctuations of sardine and anchovy populations. South African Journal of Marine Science 21:289-347</w:t>
      </w:r>
    </w:p>
    <w:p w:rsidR="00254581" w:rsidRPr="00254581" w:rsidRDefault="00254581" w:rsidP="00254581">
      <w:pPr>
        <w:pStyle w:val="EndNoteBibliography"/>
        <w:spacing w:after="0"/>
        <w:ind w:left="720" w:hanging="720"/>
      </w:pPr>
      <w:r w:rsidRPr="00254581">
        <w:t>Templeman W (1948) The life history of the caplin (</w:t>
      </w:r>
      <w:r w:rsidRPr="00254581">
        <w:rPr>
          <w:i/>
        </w:rPr>
        <w:t>Mallotus villosus</w:t>
      </w:r>
      <w:r w:rsidRPr="00254581">
        <w:t xml:space="preserve"> O. F. Müller) in Newfoundland waters. Bulletin of the Newfoundland Government Laboratory 17:1-151</w:t>
      </w:r>
    </w:p>
    <w:p w:rsidR="00254581" w:rsidRPr="00254581" w:rsidRDefault="00254581" w:rsidP="00254581">
      <w:pPr>
        <w:pStyle w:val="EndNoteBibliography"/>
        <w:ind w:left="720" w:hanging="720"/>
      </w:pPr>
      <w:r w:rsidRPr="00254581">
        <w:t>Vilhjálmsson H (1994) The Icelandic capelin stock. Rit Fiskideildar 13:1-281</w:t>
      </w:r>
    </w:p>
    <w:p w:rsidR="00E20E5A" w:rsidRDefault="007F2561">
      <w:r>
        <w:fldChar w:fldCharType="end"/>
      </w:r>
    </w:p>
    <w:sectPr w:rsidR="00E20E5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AdvPL">
    <w:altName w:val="Times New Roman"/>
    <w:panose1 w:val="00000000000000000000"/>
    <w:charset w:val="00"/>
    <w:family w:val="roman"/>
    <w:notTrueType/>
    <w:pitch w:val="default"/>
  </w:font>
  <w:font w:name="AdvGulliv-R">
    <w:altName w:val="Times New Roman"/>
    <w:panose1 w:val="00000000000000000000"/>
    <w:charset w:val="00"/>
    <w:family w:val="roman"/>
    <w:notTrueType/>
    <w:pitch w:val="default"/>
  </w:font>
  <w:font w:name="ArialMT">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964FB1"/>
    <w:multiLevelType w:val="hybridMultilevel"/>
    <w:tmpl w:val="7592D28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35&lt;/item&gt;&lt;item&gt;67&lt;/item&gt;&lt;item&gt;105&lt;/item&gt;&lt;item&gt;112&lt;/item&gt;&lt;item&gt;114&lt;/item&gt;&lt;item&gt;135&lt;/item&gt;&lt;item&gt;158&lt;/item&gt;&lt;item&gt;176&lt;/item&gt;&lt;item&gt;189&lt;/item&gt;&lt;item&gt;193&lt;/item&gt;&lt;item&gt;558&lt;/item&gt;&lt;item&gt;584&lt;/item&gt;&lt;item&gt;645&lt;/item&gt;&lt;item&gt;703&lt;/item&gt;&lt;item&gt;712&lt;/item&gt;&lt;item&gt;717&lt;/item&gt;&lt;item&gt;729&lt;/item&gt;&lt;item&gt;732&lt;/item&gt;&lt;item&gt;743&lt;/item&gt;&lt;item&gt;749&lt;/item&gt;&lt;item&gt;755&lt;/item&gt;&lt;item&gt;826&lt;/item&gt;&lt;item&gt;880&lt;/item&gt;&lt;item&gt;881&lt;/item&gt;&lt;item&gt;882&lt;/item&gt;&lt;item&gt;883&lt;/item&gt;&lt;item&gt;884&lt;/item&gt;&lt;/record-ids&gt;&lt;/item&gt;&lt;/Libraries&gt;"/>
  </w:docVars>
  <w:rsids>
    <w:rsidRoot w:val="007F2561"/>
    <w:rsid w:val="00082B55"/>
    <w:rsid w:val="001751AE"/>
    <w:rsid w:val="00240217"/>
    <w:rsid w:val="00254581"/>
    <w:rsid w:val="00256E1C"/>
    <w:rsid w:val="00276992"/>
    <w:rsid w:val="00335B27"/>
    <w:rsid w:val="0035047D"/>
    <w:rsid w:val="00364345"/>
    <w:rsid w:val="004D49F1"/>
    <w:rsid w:val="00526598"/>
    <w:rsid w:val="00581D5F"/>
    <w:rsid w:val="006134AB"/>
    <w:rsid w:val="006467D3"/>
    <w:rsid w:val="00651C29"/>
    <w:rsid w:val="00685FC8"/>
    <w:rsid w:val="007D0963"/>
    <w:rsid w:val="007F2561"/>
    <w:rsid w:val="007F588B"/>
    <w:rsid w:val="00A20E0C"/>
    <w:rsid w:val="00A56EE5"/>
    <w:rsid w:val="00AE19B0"/>
    <w:rsid w:val="00AE5407"/>
    <w:rsid w:val="00AF69F1"/>
    <w:rsid w:val="00B14095"/>
    <w:rsid w:val="00B4502E"/>
    <w:rsid w:val="00C83BC5"/>
    <w:rsid w:val="00E20E5A"/>
    <w:rsid w:val="00EA189D"/>
    <w:rsid w:val="00F22470"/>
    <w:rsid w:val="00F5142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7F588B"/>
    <w:pPr>
      <w:keepNext/>
      <w:spacing w:before="240" w:after="60" w:line="360" w:lineRule="auto"/>
      <w:jc w:val="both"/>
      <w:outlineLvl w:val="1"/>
    </w:pPr>
    <w:rPr>
      <w:rFonts w:ascii="Arial" w:eastAsia="Times New Roman" w:hAnsi="Arial" w:cs="Arial"/>
      <w:b/>
      <w:bCs/>
      <w:i/>
      <w:iCs/>
      <w:sz w:val="28"/>
      <w:szCs w:val="28"/>
      <w:lang w:eastAsia="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25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2561"/>
    <w:rPr>
      <w:rFonts w:ascii="Calibri" w:hAnsi="Calibri"/>
      <w:noProof/>
      <w:lang w:val="en-US"/>
    </w:rPr>
  </w:style>
  <w:style w:type="paragraph" w:customStyle="1" w:styleId="EndNoteBibliography">
    <w:name w:val="EndNote Bibliography"/>
    <w:basedOn w:val="Normal"/>
    <w:link w:val="EndNoteBibliographyChar"/>
    <w:rsid w:val="007F25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F2561"/>
    <w:rPr>
      <w:rFonts w:ascii="Calibri" w:hAnsi="Calibri"/>
      <w:noProof/>
      <w:lang w:val="en-US"/>
    </w:rPr>
  </w:style>
  <w:style w:type="character" w:customStyle="1" w:styleId="Heading2Char">
    <w:name w:val="Heading 2 Char"/>
    <w:basedOn w:val="DefaultParagraphFont"/>
    <w:link w:val="Heading2"/>
    <w:rsid w:val="007F588B"/>
    <w:rPr>
      <w:rFonts w:ascii="Arial" w:eastAsia="Times New Roman" w:hAnsi="Arial" w:cs="Arial"/>
      <w:b/>
      <w:bCs/>
      <w:i/>
      <w:iCs/>
      <w:sz w:val="28"/>
      <w:szCs w:val="28"/>
      <w:lang w:eastAsia="en-CA"/>
    </w:rPr>
  </w:style>
  <w:style w:type="character" w:customStyle="1" w:styleId="fontstyle01">
    <w:name w:val="fontstyle01"/>
    <w:basedOn w:val="DefaultParagraphFont"/>
    <w:rsid w:val="00685FC8"/>
    <w:rPr>
      <w:rFonts w:ascii="AdvPL" w:hAnsi="AdvPL" w:hint="default"/>
      <w:b w:val="0"/>
      <w:bCs w:val="0"/>
      <w:i w:val="0"/>
      <w:iCs w:val="0"/>
      <w:color w:val="000000"/>
      <w:sz w:val="20"/>
      <w:szCs w:val="20"/>
    </w:rPr>
  </w:style>
  <w:style w:type="paragraph" w:styleId="ListParagraph">
    <w:name w:val="List Paragraph"/>
    <w:basedOn w:val="Normal"/>
    <w:uiPriority w:val="34"/>
    <w:qFormat/>
    <w:rsid w:val="007D0963"/>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7F588B"/>
    <w:pPr>
      <w:keepNext/>
      <w:spacing w:before="240" w:after="60" w:line="360" w:lineRule="auto"/>
      <w:jc w:val="both"/>
      <w:outlineLvl w:val="1"/>
    </w:pPr>
    <w:rPr>
      <w:rFonts w:ascii="Arial" w:eastAsia="Times New Roman" w:hAnsi="Arial" w:cs="Arial"/>
      <w:b/>
      <w:bCs/>
      <w:i/>
      <w:iCs/>
      <w:sz w:val="28"/>
      <w:szCs w:val="28"/>
      <w:lang w:eastAsia="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25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2561"/>
    <w:rPr>
      <w:rFonts w:ascii="Calibri" w:hAnsi="Calibri"/>
      <w:noProof/>
      <w:lang w:val="en-US"/>
    </w:rPr>
  </w:style>
  <w:style w:type="paragraph" w:customStyle="1" w:styleId="EndNoteBibliography">
    <w:name w:val="EndNote Bibliography"/>
    <w:basedOn w:val="Normal"/>
    <w:link w:val="EndNoteBibliographyChar"/>
    <w:rsid w:val="007F25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F2561"/>
    <w:rPr>
      <w:rFonts w:ascii="Calibri" w:hAnsi="Calibri"/>
      <w:noProof/>
      <w:lang w:val="en-US"/>
    </w:rPr>
  </w:style>
  <w:style w:type="character" w:customStyle="1" w:styleId="Heading2Char">
    <w:name w:val="Heading 2 Char"/>
    <w:basedOn w:val="DefaultParagraphFont"/>
    <w:link w:val="Heading2"/>
    <w:rsid w:val="007F588B"/>
    <w:rPr>
      <w:rFonts w:ascii="Arial" w:eastAsia="Times New Roman" w:hAnsi="Arial" w:cs="Arial"/>
      <w:b/>
      <w:bCs/>
      <w:i/>
      <w:iCs/>
      <w:sz w:val="28"/>
      <w:szCs w:val="28"/>
      <w:lang w:eastAsia="en-CA"/>
    </w:rPr>
  </w:style>
  <w:style w:type="character" w:customStyle="1" w:styleId="fontstyle01">
    <w:name w:val="fontstyle01"/>
    <w:basedOn w:val="DefaultParagraphFont"/>
    <w:rsid w:val="00685FC8"/>
    <w:rPr>
      <w:rFonts w:ascii="AdvPL" w:hAnsi="AdvPL" w:hint="default"/>
      <w:b w:val="0"/>
      <w:bCs w:val="0"/>
      <w:i w:val="0"/>
      <w:iCs w:val="0"/>
      <w:color w:val="000000"/>
      <w:sz w:val="20"/>
      <w:szCs w:val="20"/>
    </w:rPr>
  </w:style>
  <w:style w:type="paragraph" w:styleId="ListParagraph">
    <w:name w:val="List Paragraph"/>
    <w:basedOn w:val="Normal"/>
    <w:uiPriority w:val="34"/>
    <w:qFormat/>
    <w:rsid w:val="007D096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1</TotalTime>
  <Pages>1</Pages>
  <Words>4215</Words>
  <Characters>24030</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281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andro Buren</dc:creator>
  <cp:lastModifiedBy>Alejandro Buren</cp:lastModifiedBy>
  <cp:revision>22</cp:revision>
  <dcterms:created xsi:type="dcterms:W3CDTF">2018-01-16T18:06:00Z</dcterms:created>
  <dcterms:modified xsi:type="dcterms:W3CDTF">2018-01-17T16:52:00Z</dcterms:modified>
</cp:coreProperties>
</file>